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76A6B3" w14:textId="07101D86" w:rsidR="008207F9" w:rsidRPr="00BE047A" w:rsidRDefault="00BE047A" w:rsidP="00BE047A">
      <w:pPr>
        <w:jc w:val="center"/>
        <w:rPr>
          <w:i/>
          <w:iCs/>
        </w:rPr>
      </w:pPr>
      <w:r w:rsidRPr="00BE047A">
        <w:rPr>
          <w:i/>
          <w:iCs/>
        </w:rPr>
        <w:t>This document contains a summary of how the BEES has been used across different studies. If you have used the BEES in your own research and your study is not included in this list, please don’t hesitate to send me an email to let me know so I can update this document (</w:t>
      </w:r>
      <w:hyperlink r:id="rId8" w:history="1">
        <w:r w:rsidRPr="00BE047A">
          <w:rPr>
            <w:rStyle w:val="Hyperlink"/>
            <w:i/>
            <w:iCs/>
          </w:rPr>
          <w:t>shane.rogers@ecu.edu.au</w:t>
        </w:r>
      </w:hyperlink>
      <w:r w:rsidRPr="00BE047A">
        <w:rPr>
          <w:i/>
          <w:iCs/>
        </w:rPr>
        <w:t>).</w:t>
      </w:r>
      <w:r w:rsidR="007228B7">
        <w:rPr>
          <w:i/>
          <w:iCs/>
        </w:rPr>
        <w:t xml:space="preserve"> Last updated </w:t>
      </w:r>
      <w:r w:rsidR="007C0D26">
        <w:rPr>
          <w:i/>
          <w:iCs/>
        </w:rPr>
        <w:t>12</w:t>
      </w:r>
      <w:r w:rsidR="007228B7">
        <w:rPr>
          <w:i/>
          <w:iCs/>
        </w:rPr>
        <w:t>.</w:t>
      </w:r>
      <w:r w:rsidR="007C0D26">
        <w:rPr>
          <w:i/>
          <w:iCs/>
        </w:rPr>
        <w:t>6</w:t>
      </w:r>
      <w:r w:rsidR="007228B7">
        <w:rPr>
          <w:i/>
          <w:iCs/>
        </w:rPr>
        <w:t>.202</w:t>
      </w:r>
      <w:r w:rsidR="00124AC1">
        <w:rPr>
          <w:i/>
          <w:iCs/>
        </w:rPr>
        <w:t>6</w:t>
      </w:r>
      <w:r w:rsidR="007228B7">
        <w:rPr>
          <w:i/>
          <w:iCs/>
        </w:rPr>
        <w:t>.</w:t>
      </w:r>
    </w:p>
    <w:p w14:paraId="597596F7" w14:textId="77777777" w:rsidR="00E51497" w:rsidRDefault="00E51497"/>
    <w:p w14:paraId="120609A5" w14:textId="77777777" w:rsidR="007C0D26" w:rsidRDefault="007C0D26"/>
    <w:p w14:paraId="5B0B8499" w14:textId="452D377B" w:rsidR="007C0D26" w:rsidRPr="007C0D26" w:rsidRDefault="007C0D26">
      <w:pPr>
        <w:rPr>
          <w:b/>
          <w:bCs/>
          <w:color w:val="196B24" w:themeColor="accent3"/>
        </w:rPr>
      </w:pPr>
      <w:r w:rsidRPr="007C0D26">
        <w:rPr>
          <w:b/>
          <w:bCs/>
          <w:color w:val="196B24" w:themeColor="accent3"/>
        </w:rPr>
        <w:fldChar w:fldCharType="begin"/>
      </w:r>
      <w:r w:rsidRPr="007C0D26">
        <w:rPr>
          <w:b/>
          <w:bCs/>
          <w:color w:val="196B24" w:themeColor="accent3"/>
        </w:rPr>
        <w:instrText xml:space="preserve"> ADDIN EN.CITE &lt;EndNote&gt;&lt;Cite&gt;&lt;Author&gt;Topcu&lt;/Author&gt;&lt;Year&gt;2026&lt;/Year&gt;&lt;RecNum&gt;22&lt;/RecNum&gt;&lt;DisplayText&gt;(Topcu &amp;amp; Dogan, 2026)&lt;/DisplayText&gt;&lt;record&gt;&lt;rec-number&gt;22&lt;/rec-number&gt;&lt;foreign-keys&gt;&lt;key app="EN" db-id="0zxrtstvyrszt2edv9m55z9zzrx5zd9e5srt" timestamp="1781238874"&gt;22&lt;/key&gt;&lt;/foreign-keys&gt;&lt;ref-type name="Journal Article"&gt;17&lt;/ref-type&gt;&lt;contributors&gt;&lt;authors&gt;&lt;author&gt;Topcu, T.&lt;/author&gt;&lt;author&gt;Dogan, D.&lt;/author&gt;&lt;/authors&gt;&lt;/contributors&gt;&lt;titles&gt;&lt;title&gt;Playing Together: The Impact of Digital Games on Student Emotions, Social Interaction, and Classroom Dynamics&lt;/title&gt;&lt;secondary-title&gt;Journal of Learning and Teaching in Digital Age&lt;/secondary-title&gt;&lt;/titles&gt;&lt;periodical&gt;&lt;full-title&gt;Journal of Learning and Teaching in Digital Age&lt;/full-title&gt;&lt;/periodical&gt;&lt;pages&gt;143-158&lt;/pages&gt;&lt;volume&gt;11&lt;/volume&gt;&lt;number&gt;3&lt;/number&gt;&lt;dates&gt;&lt;year&gt;2026&lt;/year&gt;&lt;/dates&gt;&lt;urls&gt;&lt;/urls&gt;&lt;electronic-resource-num&gt;10.53850/joltida.1803803&lt;/electronic-resource-num&gt;&lt;/record&gt;&lt;/Cite&gt;&lt;/EndNote&gt;</w:instrText>
      </w:r>
      <w:r w:rsidRPr="007C0D26">
        <w:rPr>
          <w:b/>
          <w:bCs/>
          <w:color w:val="196B24" w:themeColor="accent3"/>
        </w:rPr>
        <w:fldChar w:fldCharType="separate"/>
      </w:r>
      <w:r w:rsidRPr="007C0D26">
        <w:rPr>
          <w:b/>
          <w:bCs/>
          <w:noProof/>
          <w:color w:val="196B24" w:themeColor="accent3"/>
        </w:rPr>
        <w:t>(Topcu &amp; Dogan, 2026)</w:t>
      </w:r>
      <w:r w:rsidRPr="007C0D26">
        <w:rPr>
          <w:b/>
          <w:bCs/>
          <w:color w:val="196B24" w:themeColor="accent3"/>
        </w:rPr>
        <w:fldChar w:fldCharType="end"/>
      </w:r>
    </w:p>
    <w:p w14:paraId="7EF159EA" w14:textId="77777777" w:rsidR="007C0D26" w:rsidRPr="007C0D26" w:rsidRDefault="007C0D26" w:rsidP="007C0D26">
      <w:pPr>
        <w:spacing w:before="100" w:beforeAutospacing="1" w:after="100" w:afterAutospacing="1" w:line="240" w:lineRule="auto"/>
        <w:outlineLvl w:val="2"/>
        <w:rPr>
          <w:rFonts w:eastAsia="Times New Roman" w:cs="Times New Roman"/>
          <w:b/>
          <w:bCs/>
          <w:kern w:val="0"/>
          <w:lang w:eastAsia="en-AU"/>
          <w14:ligatures w14:val="none"/>
        </w:rPr>
      </w:pPr>
      <w:r w:rsidRPr="007C0D26">
        <w:rPr>
          <w:rFonts w:eastAsia="Times New Roman" w:cs="Times New Roman"/>
          <w:b/>
          <w:bCs/>
          <w:kern w:val="0"/>
          <w:lang w:eastAsia="en-AU"/>
          <w14:ligatures w14:val="none"/>
        </w:rPr>
        <w:t>Study Overview</w:t>
      </w:r>
    </w:p>
    <w:p w14:paraId="0C137307" w14:textId="77777777" w:rsidR="007C0D26" w:rsidRPr="007C0D26" w:rsidRDefault="007C0D26" w:rsidP="007C0D26">
      <w:p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This mixed-methods study examined the impact of collaboratively played digital games on emotional experiences, peer interaction, and classroom dynamics among fourth-grade students learning English in Türkiye. Thirty-one students participated in a four-week classroom intervention in which digital educational games were integrated into English lessons and played collectively in a whole-class format. The study combined quantitative measures of emotional well-being with interviews, open-ended reflections, and classroom observations. </w:t>
      </w:r>
    </w:p>
    <w:p w14:paraId="61308153" w14:textId="77777777" w:rsidR="007C0D26" w:rsidRPr="007C0D26" w:rsidRDefault="007C0D26" w:rsidP="007C0D26">
      <w:pPr>
        <w:spacing w:before="100" w:beforeAutospacing="1" w:after="100" w:afterAutospacing="1" w:line="240" w:lineRule="auto"/>
        <w:outlineLvl w:val="2"/>
        <w:rPr>
          <w:rFonts w:eastAsia="Times New Roman" w:cs="Times New Roman"/>
          <w:b/>
          <w:bCs/>
          <w:kern w:val="0"/>
          <w:lang w:eastAsia="en-AU"/>
          <w14:ligatures w14:val="none"/>
        </w:rPr>
      </w:pPr>
      <w:r w:rsidRPr="007C0D26">
        <w:rPr>
          <w:rFonts w:eastAsia="Times New Roman" w:cs="Times New Roman"/>
          <w:b/>
          <w:bCs/>
          <w:kern w:val="0"/>
          <w:lang w:eastAsia="en-AU"/>
          <w14:ligatures w14:val="none"/>
        </w:rPr>
        <w:t>How the BEES Was Used</w:t>
      </w:r>
    </w:p>
    <w:p w14:paraId="1CDE2652" w14:textId="77777777" w:rsidR="007C0D26" w:rsidRPr="007C0D26" w:rsidRDefault="007C0D26">
      <w:pPr>
        <w:numPr>
          <w:ilvl w:val="0"/>
          <w:numId w:val="46"/>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The Turkish adaptation of the BEES was administered at the end of each week across the four-week intervention period. </w:t>
      </w:r>
    </w:p>
    <w:p w14:paraId="1170D11D" w14:textId="01591336" w:rsidR="007C0D26" w:rsidRPr="007C0D26" w:rsidRDefault="007C0D26">
      <w:pPr>
        <w:numPr>
          <w:ilvl w:val="0"/>
          <w:numId w:val="46"/>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Students rated six emotions (happy, calm, confident, worried, sad, afraid) on a 4-point scale ranging from 0 to 3. </w:t>
      </w:r>
    </w:p>
    <w:p w14:paraId="3012F74A" w14:textId="77777777" w:rsidR="007C0D26" w:rsidRPr="007C0D26" w:rsidRDefault="007C0D26">
      <w:pPr>
        <w:numPr>
          <w:ilvl w:val="0"/>
          <w:numId w:val="46"/>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Positive and negative emotion scores were calculated separately, with total scores ranging from -9 to +9. </w:t>
      </w:r>
    </w:p>
    <w:p w14:paraId="62A59CBC" w14:textId="77777777" w:rsidR="007C0D26" w:rsidRPr="007C0D26" w:rsidRDefault="007C0D26">
      <w:pPr>
        <w:numPr>
          <w:ilvl w:val="0"/>
          <w:numId w:val="46"/>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Following completion of the BEES, students responded to the open-ended question: "Why did you feel this way?", allowing quantitative findings to be interpreted alongside qualitative reflections. </w:t>
      </w:r>
    </w:p>
    <w:p w14:paraId="067AC3BF" w14:textId="77777777" w:rsidR="007C0D26" w:rsidRPr="007C0D26" w:rsidRDefault="007C0D26">
      <w:pPr>
        <w:numPr>
          <w:ilvl w:val="0"/>
          <w:numId w:val="46"/>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Weekly BEES scores were analysed using Friedman tests and Wilcoxon signed-rank tests to examine changes in emotional experiences over time. </w:t>
      </w:r>
    </w:p>
    <w:p w14:paraId="2EB43BFF" w14:textId="77777777" w:rsidR="007C0D26" w:rsidRPr="007C0D26" w:rsidRDefault="007C0D26" w:rsidP="007C0D26">
      <w:pPr>
        <w:spacing w:before="100" w:beforeAutospacing="1" w:after="100" w:afterAutospacing="1" w:line="240" w:lineRule="auto"/>
        <w:outlineLvl w:val="2"/>
        <w:rPr>
          <w:rFonts w:eastAsia="Times New Roman" w:cs="Times New Roman"/>
          <w:b/>
          <w:bCs/>
          <w:kern w:val="0"/>
          <w:lang w:eastAsia="en-AU"/>
          <w14:ligatures w14:val="none"/>
        </w:rPr>
      </w:pPr>
      <w:r w:rsidRPr="007C0D26">
        <w:rPr>
          <w:rFonts w:eastAsia="Times New Roman" w:cs="Times New Roman"/>
          <w:b/>
          <w:bCs/>
          <w:kern w:val="0"/>
          <w:lang w:eastAsia="en-AU"/>
          <w14:ligatures w14:val="none"/>
        </w:rPr>
        <w:t>Key Findings</w:t>
      </w:r>
    </w:p>
    <w:p w14:paraId="536E75A9" w14:textId="77777777" w:rsidR="007C0D26" w:rsidRPr="007C0D26" w:rsidRDefault="007C0D26" w:rsidP="007C0D26">
      <w:p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Improved Positive Emotional Experiences</w:t>
      </w:r>
    </w:p>
    <w:p w14:paraId="4FA4ADEF" w14:textId="77777777" w:rsidR="007C0D26" w:rsidRPr="007C0D26" w:rsidRDefault="007C0D26">
      <w:pPr>
        <w:numPr>
          <w:ilvl w:val="0"/>
          <w:numId w:val="47"/>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Positive emotion scores increased significantly across the four-week intervention. </w:t>
      </w:r>
    </w:p>
    <w:p w14:paraId="7BB185FC" w14:textId="77777777" w:rsidR="007C0D26" w:rsidRPr="007C0D26" w:rsidRDefault="007C0D26">
      <w:pPr>
        <w:numPr>
          <w:ilvl w:val="0"/>
          <w:numId w:val="47"/>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The most notable improvement occurred between Week 2 and Week 4, suggesting that positive emotional benefits accumulated over time rather than emerging immediately. </w:t>
      </w:r>
    </w:p>
    <w:p w14:paraId="646DFE6B" w14:textId="77777777" w:rsidR="007C0D26" w:rsidRPr="007C0D26" w:rsidRDefault="007C0D26">
      <w:pPr>
        <w:numPr>
          <w:ilvl w:val="0"/>
          <w:numId w:val="47"/>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Students frequently described feeling happy, excited, energetic, confident, calm, and joyful during the gaming activities. </w:t>
      </w:r>
    </w:p>
    <w:p w14:paraId="6AC64209" w14:textId="77777777" w:rsidR="007C0D26" w:rsidRPr="007C0D26" w:rsidRDefault="007C0D26" w:rsidP="007C0D26">
      <w:p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Reduced Negative Emotional Experiences</w:t>
      </w:r>
    </w:p>
    <w:p w14:paraId="52E03413" w14:textId="77777777" w:rsidR="007C0D26" w:rsidRPr="007C0D26" w:rsidRDefault="007C0D26">
      <w:pPr>
        <w:numPr>
          <w:ilvl w:val="0"/>
          <w:numId w:val="48"/>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lastRenderedPageBreak/>
        <w:t xml:space="preserve">Negative emotion scores decreased significantly over the course of the intervention. </w:t>
      </w:r>
    </w:p>
    <w:p w14:paraId="7E3AB0D0" w14:textId="77777777" w:rsidR="007C0D26" w:rsidRPr="007C0D26" w:rsidRDefault="007C0D26">
      <w:pPr>
        <w:numPr>
          <w:ilvl w:val="0"/>
          <w:numId w:val="48"/>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The largest reduction occurred between Week 3 and Week 4. </w:t>
      </w:r>
    </w:p>
    <w:p w14:paraId="2C9E1BB1" w14:textId="77777777" w:rsidR="007C0D26" w:rsidRPr="007C0D26" w:rsidRDefault="007C0D26">
      <w:pPr>
        <w:numPr>
          <w:ilvl w:val="0"/>
          <w:numId w:val="48"/>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Sources of negative emotion included fear of making mistakes, peer interference, time pressure, and concern about answering questions incorrectly. </w:t>
      </w:r>
    </w:p>
    <w:p w14:paraId="48992027" w14:textId="77777777" w:rsidR="007C0D26" w:rsidRPr="007C0D26" w:rsidRDefault="007C0D26" w:rsidP="007C0D26">
      <w:p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Social and Classroom Benefits</w:t>
      </w:r>
    </w:p>
    <w:p w14:paraId="3573639E" w14:textId="77777777" w:rsidR="007C0D26" w:rsidRPr="007C0D26" w:rsidRDefault="007C0D26">
      <w:pPr>
        <w:numPr>
          <w:ilvl w:val="0"/>
          <w:numId w:val="49"/>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Students reported enjoying learning with peers, collaborating to solve problems, and supporting one another during gameplay. </w:t>
      </w:r>
    </w:p>
    <w:p w14:paraId="26C16A02" w14:textId="77777777" w:rsidR="007C0D26" w:rsidRPr="007C0D26" w:rsidRDefault="007C0D26">
      <w:pPr>
        <w:numPr>
          <w:ilvl w:val="0"/>
          <w:numId w:val="49"/>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Observations indicated high levels of participation, peer support, shared responsibility, and collaborative problem solving. </w:t>
      </w:r>
    </w:p>
    <w:p w14:paraId="650C9EBF" w14:textId="77777777" w:rsidR="007C0D26" w:rsidRPr="007C0D26" w:rsidRDefault="007C0D26">
      <w:pPr>
        <w:numPr>
          <w:ilvl w:val="0"/>
          <w:numId w:val="49"/>
        </w:num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Although occasional conflicts and increased classroom noise were observed, overall classroom engagement and interaction were viewed positively. </w:t>
      </w:r>
    </w:p>
    <w:p w14:paraId="3033054A" w14:textId="77777777" w:rsidR="007C0D26" w:rsidRPr="007C0D26" w:rsidRDefault="007C0D26" w:rsidP="007C0D26">
      <w:pPr>
        <w:spacing w:before="100" w:beforeAutospacing="1" w:after="100" w:afterAutospacing="1" w:line="240" w:lineRule="auto"/>
        <w:outlineLvl w:val="2"/>
        <w:rPr>
          <w:rFonts w:eastAsia="Times New Roman" w:cs="Times New Roman"/>
          <w:b/>
          <w:bCs/>
          <w:kern w:val="0"/>
          <w:lang w:eastAsia="en-AU"/>
          <w14:ligatures w14:val="none"/>
        </w:rPr>
      </w:pPr>
      <w:r w:rsidRPr="007C0D26">
        <w:rPr>
          <w:rFonts w:eastAsia="Times New Roman" w:cs="Times New Roman"/>
          <w:b/>
          <w:bCs/>
          <w:kern w:val="0"/>
          <w:lang w:eastAsia="en-AU"/>
          <w14:ligatures w14:val="none"/>
        </w:rPr>
        <w:t>Conclusion</w:t>
      </w:r>
    </w:p>
    <w:p w14:paraId="305EC40C" w14:textId="77777777" w:rsidR="007C0D26" w:rsidRPr="007C0D26" w:rsidRDefault="007C0D26" w:rsidP="007C0D26">
      <w:pPr>
        <w:spacing w:before="100" w:beforeAutospacing="1" w:after="100" w:afterAutospacing="1" w:line="240" w:lineRule="auto"/>
        <w:rPr>
          <w:rFonts w:eastAsia="Times New Roman" w:cs="Times New Roman"/>
          <w:kern w:val="0"/>
          <w:lang w:eastAsia="en-AU"/>
          <w14:ligatures w14:val="none"/>
        </w:rPr>
      </w:pPr>
      <w:r w:rsidRPr="007C0D26">
        <w:rPr>
          <w:rFonts w:eastAsia="Times New Roman" w:cs="Times New Roman"/>
          <w:kern w:val="0"/>
          <w:lang w:eastAsia="en-AU"/>
          <w14:ligatures w14:val="none"/>
        </w:rPr>
        <w:t xml:space="preserve">This study demonstrates the usefulness of the BEES for evaluating emotional responses to educational interventions in primary school settings. Repeated administration of the scale over four weeks detected significant increases in positive emotions and reductions in negative emotions associated with collaborative digital game-based learning. The findings suggest that the BEES is sensitive to emotional changes occurring within classroom environments and can be used to evaluate both educational and wellbeing-related outcomes in school-based interventions. </w:t>
      </w:r>
    </w:p>
    <w:p w14:paraId="01F7C7B9" w14:textId="77777777" w:rsidR="00F74F8B" w:rsidRDefault="00F74F8B">
      <w:pPr>
        <w:rPr>
          <w:b/>
          <w:bCs/>
          <w:color w:val="196B24" w:themeColor="accent3"/>
        </w:rPr>
      </w:pPr>
    </w:p>
    <w:p w14:paraId="07EE4E74" w14:textId="3012B920" w:rsidR="00124AC1" w:rsidRDefault="00AA17AA">
      <w:pPr>
        <w:rPr>
          <w:b/>
          <w:bCs/>
          <w:color w:val="196B24" w:themeColor="accent3"/>
        </w:rPr>
      </w:pPr>
      <w:r>
        <w:rPr>
          <w:b/>
          <w:bCs/>
          <w:color w:val="196B24" w:themeColor="accent3"/>
        </w:rPr>
        <w:fldChar w:fldCharType="begin"/>
      </w:r>
      <w:r>
        <w:rPr>
          <w:b/>
          <w:bCs/>
          <w:color w:val="196B24" w:themeColor="accent3"/>
        </w:rPr>
        <w:instrText xml:space="preserve"> ADDIN EN.CITE &lt;EndNote&gt;&lt;Cite&gt;&lt;Author&gt;Rogers&lt;/Author&gt;&lt;Year&gt;2026&lt;/Year&gt;&lt;RecNum&gt;21&lt;/RecNum&gt;&lt;DisplayText&gt;(Rogers et al., 2026)&lt;/DisplayText&gt;&lt;record&gt;&lt;rec-number&gt;21&lt;/rec-number&gt;&lt;foreign-keys&gt;&lt;key app="EN" db-id="0zxrtstvyrszt2edv9m55z9zzrx5zd9e5srt" timestamp="1776034110"&gt;21&lt;/key&gt;&lt;/foreign-keys&gt;&lt;ref-type name="Journal Article"&gt;17&lt;/ref-type&gt;&lt;contributors&gt;&lt;authors&gt;&lt;author&gt;Rogers, S. L.&lt;/author&gt;&lt;author&gt;Brown, N.&lt;/author&gt;&lt;author&gt;Campbell, K.&lt;/author&gt;&lt;author&gt;Goulding, M.&lt;/author&gt;&lt;/authors&gt;&lt;/contributors&gt;&lt;titles&gt;&lt;title&gt;Mood Monitoring in Schools: A Promising Alternative to Single-Time-Point Screening&lt;/title&gt;&lt;secondary-title&gt;International Journal of Environmental Research and Public Health&lt;/secondary-title&gt;&lt;/titles&gt;&lt;periodical&gt;&lt;full-title&gt;International Journal of Environmental Research and Public Health&lt;/full-title&gt;&lt;/periodical&gt;&lt;pages&gt;423&lt;/pages&gt;&lt;volume&gt;23&lt;/volume&gt;&lt;number&gt;4&lt;/number&gt;&lt;dates&gt;&lt;year&gt;2026&lt;/year&gt;&lt;/dates&gt;&lt;urls&gt;&lt;/urls&gt;&lt;electronic-resource-num&gt;10.3390/ijerph23040423&lt;/electronic-resource-num&gt;&lt;/record&gt;&lt;/Cite&gt;&lt;/EndNote&gt;</w:instrText>
      </w:r>
      <w:r>
        <w:rPr>
          <w:b/>
          <w:bCs/>
          <w:color w:val="196B24" w:themeColor="accent3"/>
        </w:rPr>
        <w:fldChar w:fldCharType="separate"/>
      </w:r>
      <w:r>
        <w:rPr>
          <w:b/>
          <w:bCs/>
          <w:noProof/>
          <w:color w:val="196B24" w:themeColor="accent3"/>
        </w:rPr>
        <w:t>(Rogers et al., 2026)</w:t>
      </w:r>
      <w:r>
        <w:rPr>
          <w:b/>
          <w:bCs/>
          <w:color w:val="196B24" w:themeColor="accent3"/>
        </w:rPr>
        <w:fldChar w:fldCharType="end"/>
      </w:r>
    </w:p>
    <w:p w14:paraId="02CDF765"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Study Overview</w:t>
      </w:r>
      <w:r w:rsidRPr="00A93F04">
        <w:rPr>
          <w:rFonts w:eastAsia="Times New Roman" w:cs="Times New Roman"/>
          <w:kern w:val="0"/>
          <w:lang w:eastAsia="en-AU"/>
          <w14:ligatures w14:val="none"/>
        </w:rPr>
        <w:br/>
        <w:t xml:space="preserve">This study examined mood monitoring as an alternative to traditional single-time-point mental health screening in schools. Students from two secondary schools in the United Kingdom (n = 413) and Australia (n = 354) completed weekly assessments of emotional well-being across six to seven weeks. The primary aim was to evaluate the stability of well-being classifications over time and assess how different approaches to aggregating repeated data influence identification of students for follow-up. </w:t>
      </w:r>
    </w:p>
    <w:p w14:paraId="32987CA3"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How the BEES Was Used</w:t>
      </w:r>
      <w:r w:rsidRPr="00A93F04">
        <w:rPr>
          <w:rFonts w:eastAsia="Times New Roman" w:cs="Times New Roman"/>
          <w:kern w:val="0"/>
          <w:lang w:eastAsia="en-AU"/>
          <w14:ligatures w14:val="none"/>
        </w:rPr>
        <w:br/>
        <w:t xml:space="preserve">The BEES was used as a weekly self-report measure of emotional well-being. </w:t>
      </w:r>
    </w:p>
    <w:p w14:paraId="1EF253BC"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Students rated six emotions (happy, calm, confident, worried, sad, afraid) on a 4-point scale (0 = Not at all to 3 = A lot), reflecting their experiences over the preceding week. </w:t>
      </w:r>
    </w:p>
    <w:p w14:paraId="51830799"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otal BEES scores were calculated by subtracting negative from positive emotions (range: –9 to +9), and scores were classified into low, moderate, and high well-being bands using established thresholds. </w:t>
      </w:r>
    </w:p>
    <w:p w14:paraId="2AC74A2E"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lastRenderedPageBreak/>
        <w:t xml:space="preserve">Repeated BEES assessments were used to examine (a) classification stability over time and (b) how different decision rules (single time point, averaged scores, and conservative stability criteria) affect identification outcomes. </w:t>
      </w:r>
    </w:p>
    <w:p w14:paraId="3A759922"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t>Key Findings</w:t>
      </w:r>
    </w:p>
    <w:p w14:paraId="4C807FB3"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Substantial Stability with Meaningful Fluctuation:</w:t>
      </w:r>
    </w:p>
    <w:p w14:paraId="78AFC167" w14:textId="77777777" w:rsidR="00A93F04" w:rsidRPr="00A93F04" w:rsidRDefault="00A93F04">
      <w:pPr>
        <w:numPr>
          <w:ilvl w:val="0"/>
          <w:numId w:val="41"/>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Most students (78%) were consistently above the low well-being threshold across monitoring periods. </w:t>
      </w:r>
    </w:p>
    <w:p w14:paraId="099B8249" w14:textId="77777777" w:rsidR="00A93F04" w:rsidRPr="00A93F04" w:rsidRDefault="00A93F04">
      <w:pPr>
        <w:numPr>
          <w:ilvl w:val="0"/>
          <w:numId w:val="41"/>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A small group (5%) were consistently below threshold, indicating persistent low well-being. </w:t>
      </w:r>
    </w:p>
    <w:p w14:paraId="2DE1D35B" w14:textId="77777777" w:rsidR="00A93F04" w:rsidRPr="00A93F04" w:rsidRDefault="00A93F04">
      <w:pPr>
        <w:numPr>
          <w:ilvl w:val="0"/>
          <w:numId w:val="41"/>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Importantly, 17% of students fluctuated above and below the threshold across weeks, meaning their classification depended on when assessment occurred. </w:t>
      </w:r>
    </w:p>
    <w:p w14:paraId="4B7623AC"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Implications for Single-Time-Point Screening:</w:t>
      </w:r>
    </w:p>
    <w:p w14:paraId="0E43609E" w14:textId="77777777" w:rsidR="00A93F04" w:rsidRPr="00A93F04" w:rsidRDefault="00A93F04">
      <w:pPr>
        <w:numPr>
          <w:ilvl w:val="0"/>
          <w:numId w:val="42"/>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he fluctuating group demonstrates that single-time-point screening may produce unstable classifications for a meaningful minority of students. </w:t>
      </w:r>
    </w:p>
    <w:p w14:paraId="49DE4CCA" w14:textId="77777777" w:rsidR="00A93F04" w:rsidRPr="00A93F04" w:rsidRDefault="00A93F04">
      <w:pPr>
        <w:numPr>
          <w:ilvl w:val="0"/>
          <w:numId w:val="42"/>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Emotional well-being is not </w:t>
      </w:r>
      <w:proofErr w:type="gramStart"/>
      <w:r w:rsidRPr="00A93F04">
        <w:rPr>
          <w:rFonts w:eastAsia="Times New Roman" w:cs="Times New Roman"/>
          <w:kern w:val="0"/>
          <w:lang w:eastAsia="en-AU"/>
          <w14:ligatures w14:val="none"/>
        </w:rPr>
        <w:t>static, and</w:t>
      </w:r>
      <w:proofErr w:type="gramEnd"/>
      <w:r w:rsidRPr="00A93F04">
        <w:rPr>
          <w:rFonts w:eastAsia="Times New Roman" w:cs="Times New Roman"/>
          <w:kern w:val="0"/>
          <w:lang w:eastAsia="en-AU"/>
          <w14:ligatures w14:val="none"/>
        </w:rPr>
        <w:t xml:space="preserve"> relying on a </w:t>
      </w:r>
      <w:proofErr w:type="gramStart"/>
      <w:r w:rsidRPr="00A93F04">
        <w:rPr>
          <w:rFonts w:eastAsia="Times New Roman" w:cs="Times New Roman"/>
          <w:kern w:val="0"/>
          <w:lang w:eastAsia="en-AU"/>
          <w14:ligatures w14:val="none"/>
        </w:rPr>
        <w:t>single measurement risks</w:t>
      </w:r>
      <w:proofErr w:type="gramEnd"/>
      <w:r w:rsidRPr="00A93F04">
        <w:rPr>
          <w:rFonts w:eastAsia="Times New Roman" w:cs="Times New Roman"/>
          <w:kern w:val="0"/>
          <w:lang w:eastAsia="en-AU"/>
          <w14:ligatures w14:val="none"/>
        </w:rPr>
        <w:t xml:space="preserve"> both false negatives and false positives depending on timing. </w:t>
      </w:r>
    </w:p>
    <w:p w14:paraId="7034AE7B"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Sensitivity to Decision Rules:</w:t>
      </w:r>
    </w:p>
    <w:p w14:paraId="3016A15E" w14:textId="77777777" w:rsidR="00A93F04" w:rsidRPr="00A93F04" w:rsidRDefault="00A93F04">
      <w:pPr>
        <w:numPr>
          <w:ilvl w:val="0"/>
          <w:numId w:val="43"/>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he proportion of students identified as low well-being varied substantially depending on how data were aggregated: </w:t>
      </w:r>
    </w:p>
    <w:p w14:paraId="6F395036" w14:textId="77777777" w:rsidR="00A93F04" w:rsidRPr="00A93F04" w:rsidRDefault="00A93F04">
      <w:pPr>
        <w:numPr>
          <w:ilvl w:val="1"/>
          <w:numId w:val="43"/>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12% using averaged scores </w:t>
      </w:r>
    </w:p>
    <w:p w14:paraId="04C7293F" w14:textId="77777777" w:rsidR="00A93F04" w:rsidRPr="00A93F04" w:rsidRDefault="00A93F04">
      <w:pPr>
        <w:numPr>
          <w:ilvl w:val="1"/>
          <w:numId w:val="43"/>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14% using a single time point </w:t>
      </w:r>
    </w:p>
    <w:p w14:paraId="678612A7" w14:textId="77777777" w:rsidR="00A93F04" w:rsidRPr="00A93F04" w:rsidRDefault="00A93F04">
      <w:pPr>
        <w:numPr>
          <w:ilvl w:val="1"/>
          <w:numId w:val="43"/>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5% using a conservative “consistently low” criterion </w:t>
      </w:r>
    </w:p>
    <w:p w14:paraId="1D86766C" w14:textId="77777777" w:rsidR="00A93F04" w:rsidRPr="00A93F04" w:rsidRDefault="00A93F04">
      <w:pPr>
        <w:numPr>
          <w:ilvl w:val="0"/>
          <w:numId w:val="43"/>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Despite high agreement (~92%) between single-time-point and averaged classifications, different approaches identified partially different students. </w:t>
      </w:r>
    </w:p>
    <w:p w14:paraId="4A79DA56"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Interpretive Value of Longitudinal Patterns:</w:t>
      </w:r>
    </w:p>
    <w:p w14:paraId="3FB9EB8F" w14:textId="77777777" w:rsidR="00A93F04" w:rsidRPr="00A93F04" w:rsidRDefault="00A93F04">
      <w:pPr>
        <w:numPr>
          <w:ilvl w:val="0"/>
          <w:numId w:val="44"/>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Repeated monitoring allowed differentiation between sustained low well-being and transient fluctuations (illustrated in Figure 3, p. 13). </w:t>
      </w:r>
    </w:p>
    <w:p w14:paraId="5A8EB061" w14:textId="77777777" w:rsidR="00A93F04" w:rsidRPr="00A93F04" w:rsidRDefault="00A93F04">
      <w:pPr>
        <w:numPr>
          <w:ilvl w:val="0"/>
          <w:numId w:val="44"/>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This provides richer context for decision-making compared to single assessments. </w:t>
      </w:r>
    </w:p>
    <w:p w14:paraId="2F115481"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Student Acceptability and Perceived Impact:</w:t>
      </w:r>
    </w:p>
    <w:p w14:paraId="46E3957B" w14:textId="77777777" w:rsidR="00A93F04" w:rsidRPr="00A93F04" w:rsidRDefault="00A93F04">
      <w:pPr>
        <w:numPr>
          <w:ilvl w:val="0"/>
          <w:numId w:val="45"/>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53% of students reported that monitoring helped them better understand their emotional well-being. </w:t>
      </w:r>
    </w:p>
    <w:p w14:paraId="23EA6780" w14:textId="77777777" w:rsidR="00A93F04" w:rsidRPr="00A93F04" w:rsidRDefault="00A93F04">
      <w:pPr>
        <w:numPr>
          <w:ilvl w:val="0"/>
          <w:numId w:val="45"/>
        </w:num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kern w:val="0"/>
          <w:lang w:eastAsia="en-AU"/>
          <w14:ligatures w14:val="none"/>
        </w:rPr>
        <w:t xml:space="preserve">29–42% reported increased likelihood of discussing well-being with friends or family, though lower endorsement was observed for communication with teachers or counsellors. </w:t>
      </w:r>
    </w:p>
    <w:p w14:paraId="72916ED7" w14:textId="77777777" w:rsidR="00A93F04" w:rsidRPr="00A93F04" w:rsidRDefault="00A93F04" w:rsidP="00A93F04">
      <w:pPr>
        <w:spacing w:before="100" w:beforeAutospacing="1" w:after="100" w:afterAutospacing="1" w:line="240" w:lineRule="auto"/>
        <w:rPr>
          <w:rFonts w:eastAsia="Times New Roman" w:cs="Times New Roman"/>
          <w:kern w:val="0"/>
          <w:lang w:eastAsia="en-AU"/>
          <w14:ligatures w14:val="none"/>
        </w:rPr>
      </w:pPr>
      <w:r w:rsidRPr="00A93F04">
        <w:rPr>
          <w:rFonts w:eastAsia="Times New Roman" w:cs="Times New Roman"/>
          <w:b/>
          <w:bCs/>
          <w:kern w:val="0"/>
          <w:lang w:eastAsia="en-AU"/>
          <w14:ligatures w14:val="none"/>
        </w:rPr>
        <w:lastRenderedPageBreak/>
        <w:t>Conclusion</w:t>
      </w:r>
      <w:r w:rsidRPr="00A93F04">
        <w:rPr>
          <w:rFonts w:eastAsia="Times New Roman" w:cs="Times New Roman"/>
          <w:kern w:val="0"/>
          <w:lang w:eastAsia="en-AU"/>
          <w14:ligatures w14:val="none"/>
        </w:rPr>
        <w:br/>
        <w:t>This study provides evidence that emotional well-being classifications are stable for most students but meaningfully unstable for a substantial minority when assessed over time. Repeated mood monitoring offers additional temporal context that improves interpretation of screening outcomes and highlights the limitations of single-time-point approaches. While different aggregation methods produce broadly similar overall classifications, they can identify different individuals, underscoring the importance of carefully considering decision rules in applied screening contexts.</w:t>
      </w:r>
    </w:p>
    <w:p w14:paraId="5A17F04A" w14:textId="77777777" w:rsidR="00A93F04" w:rsidRDefault="00A93F04">
      <w:pPr>
        <w:rPr>
          <w:b/>
          <w:bCs/>
          <w:color w:val="196B24" w:themeColor="accent3"/>
        </w:rPr>
      </w:pPr>
    </w:p>
    <w:p w14:paraId="49C933FE" w14:textId="71727979" w:rsidR="00F74F8B" w:rsidRDefault="00F74F8B">
      <w:pPr>
        <w:rPr>
          <w:b/>
          <w:bCs/>
          <w:color w:val="196B24" w:themeColor="accent3"/>
        </w:rPr>
      </w:pPr>
      <w:r>
        <w:rPr>
          <w:b/>
          <w:bCs/>
          <w:color w:val="196B24" w:themeColor="accent3"/>
        </w:rPr>
        <w:fldChar w:fldCharType="begin"/>
      </w:r>
      <w:r>
        <w:rPr>
          <w:b/>
          <w:bCs/>
          <w:color w:val="196B24" w:themeColor="accent3"/>
        </w:rPr>
        <w:instrText xml:space="preserve"> ADDIN EN.CITE &lt;EndNote&gt;&lt;Cite&gt;&lt;Author&gt;O&amp;apos;Bright&lt;/Author&gt;&lt;Year&gt;2026&lt;/Year&gt;&lt;RecNum&gt;20&lt;/RecNum&gt;&lt;DisplayText&gt;(O&amp;apos;Bright et al., 2026)&lt;/DisplayText&gt;&lt;record&gt;&lt;rec-number&gt;20&lt;/rec-number&gt;&lt;foreign-keys&gt;&lt;key app="EN" db-id="0zxrtstvyrszt2edv9m55z9zzrx5zd9e5srt" timestamp="1776032477"&gt;20&lt;/key&gt;&lt;/foreign-keys&gt;&lt;ref-type name="Journal Article"&gt;17&lt;/ref-type&gt;&lt;contributors&gt;&lt;authors&gt;&lt;author&gt;O&amp;apos;Bright, K. R.&lt;/author&gt;&lt;author&gt;Doherty, S. T.&lt;/author&gt;&lt;author&gt;Reining, C. E.&lt;/author&gt;&lt;author&gt;Wray, A.&lt;/author&gt;&lt;author&gt;Zhong, S.&lt;/author&gt;&lt;author&gt;Gilliland, J.&lt;/author&gt;&lt;author&gt;Lemieux, C. J.&lt;/author&gt;&lt;/authors&gt;&lt;/contributors&gt;&lt;titles&gt;&lt;title&gt;Video-based ecological momentary assessment of health and well-being outcomes in nature: Lessons learned from a park-based pilot study&lt;/title&gt;&lt;secondary-title&gt;Social Science &amp;amp; Medicine&lt;/secondary-title&gt;&lt;/titles&gt;&lt;periodical&gt;&lt;full-title&gt;Social Science &amp;amp; Medicine&lt;/full-title&gt;&lt;/periodical&gt;&lt;pages&gt;119081&lt;/pages&gt;&lt;volume&gt;396&lt;/volume&gt;&lt;dates&gt;&lt;year&gt;2026&lt;/year&gt;&lt;/dates&gt;&lt;urls&gt;&lt;/urls&gt;&lt;electronic-resource-num&gt;10.1016/j.socscimed.2026.119081&lt;/electronic-resource-num&gt;&lt;/record&gt;&lt;/Cite&gt;&lt;/EndNote&gt;</w:instrText>
      </w:r>
      <w:r>
        <w:rPr>
          <w:b/>
          <w:bCs/>
          <w:color w:val="196B24" w:themeColor="accent3"/>
        </w:rPr>
        <w:fldChar w:fldCharType="separate"/>
      </w:r>
      <w:r>
        <w:rPr>
          <w:b/>
          <w:bCs/>
          <w:noProof/>
          <w:color w:val="196B24" w:themeColor="accent3"/>
        </w:rPr>
        <w:t>(O'Bright et al., 2026)</w:t>
      </w:r>
      <w:r>
        <w:rPr>
          <w:b/>
          <w:bCs/>
          <w:color w:val="196B24" w:themeColor="accent3"/>
        </w:rPr>
        <w:fldChar w:fldCharType="end"/>
      </w:r>
    </w:p>
    <w:p w14:paraId="2E03464C" w14:textId="77777777" w:rsidR="00F74F8B" w:rsidRPr="00F74F8B" w:rsidRDefault="00F74F8B" w:rsidP="00F74F8B">
      <w:r w:rsidRPr="00F74F8B">
        <w:rPr>
          <w:b/>
          <w:bCs/>
        </w:rPr>
        <w:t>Study Overview</w:t>
      </w:r>
      <w:r w:rsidRPr="00F74F8B">
        <w:br/>
        <w:t xml:space="preserve">This pilot study investigated the use of video-based ecological momentary assessment (EMA) to examine how park environments influence momentary health and well-being. Participants completed in-situ surveys triggered by geofencing while visiting a provincial park in Canada, with the aim of evaluating both methodological feasibility and the relationship between environmental features and emotional experiences. </w:t>
      </w:r>
    </w:p>
    <w:p w14:paraId="4EAC96C5" w14:textId="77777777" w:rsidR="00F74F8B" w:rsidRPr="00F74F8B" w:rsidRDefault="00F74F8B" w:rsidP="00F74F8B">
      <w:r w:rsidRPr="00F74F8B">
        <w:rPr>
          <w:b/>
          <w:bCs/>
        </w:rPr>
        <w:t>How the BEES Was Used</w:t>
      </w:r>
      <w:r w:rsidRPr="00F74F8B">
        <w:br/>
        <w:t xml:space="preserve">The BEES was administered as part of an in-situ EMA “engagement” questionnaire completed via smartphone when participants entered predefined park locations. </w:t>
      </w:r>
    </w:p>
    <w:p w14:paraId="4E20D025" w14:textId="77777777" w:rsidR="00F74F8B" w:rsidRPr="00F74F8B" w:rsidRDefault="00F74F8B" w:rsidP="00F74F8B">
      <w:r w:rsidRPr="00F74F8B">
        <w:t xml:space="preserve">Participants rated six emotions (happy, calm, confident, worried, sad, afraid) on a 4-point scale (0 = Not at all to 3 = A lot). A total BEES score was calculated by subtracting negative from positive emotion scores (range: –9 to +9). </w:t>
      </w:r>
    </w:p>
    <w:p w14:paraId="5BDDE758" w14:textId="77777777" w:rsidR="00F74F8B" w:rsidRPr="00F74F8B" w:rsidRDefault="00F74F8B" w:rsidP="00F74F8B">
      <w:r w:rsidRPr="00F74F8B">
        <w:t xml:space="preserve">The BEES was paired with a video-recording task in which participants described their environment and experiences, allowing comparison between structured scale responses and open-ended qualitative data. </w:t>
      </w:r>
    </w:p>
    <w:p w14:paraId="6B00F4E1" w14:textId="77777777" w:rsidR="00F74F8B" w:rsidRPr="00F74F8B" w:rsidRDefault="00F74F8B" w:rsidP="00F74F8B">
      <w:pPr>
        <w:rPr>
          <w:b/>
          <w:bCs/>
        </w:rPr>
      </w:pPr>
      <w:r w:rsidRPr="00F74F8B">
        <w:rPr>
          <w:b/>
          <w:bCs/>
        </w:rPr>
        <w:t>Key Findings</w:t>
      </w:r>
    </w:p>
    <w:p w14:paraId="1EBF5ABE" w14:textId="77777777" w:rsidR="00F74F8B" w:rsidRPr="00F74F8B" w:rsidRDefault="00F74F8B" w:rsidP="00F74F8B">
      <w:r w:rsidRPr="00F74F8B">
        <w:t>High Feasibility and Compliance:</w:t>
      </w:r>
    </w:p>
    <w:p w14:paraId="2E09005E" w14:textId="77777777" w:rsidR="00F74F8B" w:rsidRPr="00F74F8B" w:rsidRDefault="00F74F8B">
      <w:pPr>
        <w:numPr>
          <w:ilvl w:val="0"/>
          <w:numId w:val="37"/>
        </w:numPr>
      </w:pPr>
      <w:r w:rsidRPr="00F74F8B">
        <w:t xml:space="preserve">BEES completion rate was very high (96.1%), indicating strong feasibility for in-situ use. </w:t>
      </w:r>
    </w:p>
    <w:p w14:paraId="2A5FEBB8" w14:textId="77777777" w:rsidR="00F74F8B" w:rsidRPr="00F74F8B" w:rsidRDefault="00F74F8B">
      <w:pPr>
        <w:numPr>
          <w:ilvl w:val="0"/>
          <w:numId w:val="37"/>
        </w:numPr>
      </w:pPr>
      <w:r w:rsidRPr="00F74F8B">
        <w:t xml:space="preserve">EMA response rates were also high (73% for triggered surveys), supporting the practicality of repeated real-time assessment in natural settings. </w:t>
      </w:r>
    </w:p>
    <w:p w14:paraId="3CE2B5F4" w14:textId="77777777" w:rsidR="00F74F8B" w:rsidRPr="00F74F8B" w:rsidRDefault="00F74F8B" w:rsidP="00F74F8B">
      <w:r w:rsidRPr="00F74F8B">
        <w:t>Emotional Well-Being in Nature:</w:t>
      </w:r>
    </w:p>
    <w:p w14:paraId="606B2FC0" w14:textId="77777777" w:rsidR="00F74F8B" w:rsidRPr="00F74F8B" w:rsidRDefault="00F74F8B">
      <w:pPr>
        <w:numPr>
          <w:ilvl w:val="0"/>
          <w:numId w:val="38"/>
        </w:numPr>
      </w:pPr>
      <w:r w:rsidRPr="00F74F8B">
        <w:t xml:space="preserve">Participants reported predominantly positive emotional states. </w:t>
      </w:r>
    </w:p>
    <w:p w14:paraId="0B13B7FD" w14:textId="77777777" w:rsidR="00F74F8B" w:rsidRPr="00F74F8B" w:rsidRDefault="00F74F8B">
      <w:pPr>
        <w:numPr>
          <w:ilvl w:val="0"/>
          <w:numId w:val="38"/>
        </w:numPr>
      </w:pPr>
      <w:r w:rsidRPr="00F74F8B">
        <w:t xml:space="preserve">Positive emotions (calm, happy, confident) were reported in over 95% of responses, whereas negative emotions were relatively infrequent. </w:t>
      </w:r>
    </w:p>
    <w:p w14:paraId="0E861338" w14:textId="77777777" w:rsidR="00F74F8B" w:rsidRPr="00F74F8B" w:rsidRDefault="00F74F8B">
      <w:pPr>
        <w:numPr>
          <w:ilvl w:val="0"/>
          <w:numId w:val="38"/>
        </w:numPr>
      </w:pPr>
      <w:r w:rsidRPr="00F74F8B">
        <w:lastRenderedPageBreak/>
        <w:t xml:space="preserve">The average BEES score was high (M = 5.9), indicating a low likelihood of significant distress during park experiences. </w:t>
      </w:r>
    </w:p>
    <w:p w14:paraId="489C088F" w14:textId="77777777" w:rsidR="00F74F8B" w:rsidRPr="00F74F8B" w:rsidRDefault="00F74F8B" w:rsidP="00F74F8B">
      <w:r w:rsidRPr="00F74F8B">
        <w:t>Sensitivity to Environmental Context:</w:t>
      </w:r>
    </w:p>
    <w:p w14:paraId="25013F27" w14:textId="77777777" w:rsidR="00F74F8B" w:rsidRPr="00F74F8B" w:rsidRDefault="00F74F8B">
      <w:pPr>
        <w:numPr>
          <w:ilvl w:val="0"/>
          <w:numId w:val="39"/>
        </w:numPr>
      </w:pPr>
      <w:r w:rsidRPr="00F74F8B">
        <w:t xml:space="preserve">BEES scores varied across park locations, with higher scores observed in natural settings (e.g., lakes, trails) and lower scores in built environments. </w:t>
      </w:r>
    </w:p>
    <w:p w14:paraId="3BE06F8B" w14:textId="77777777" w:rsidR="00F74F8B" w:rsidRPr="00F74F8B" w:rsidRDefault="00F74F8B">
      <w:pPr>
        <w:numPr>
          <w:ilvl w:val="0"/>
          <w:numId w:val="39"/>
        </w:numPr>
      </w:pPr>
      <w:r w:rsidRPr="00F74F8B">
        <w:t xml:space="preserve">This suggests the BEES is sensitive to contextual differences in real-world environments. </w:t>
      </w:r>
    </w:p>
    <w:p w14:paraId="2C240010" w14:textId="77777777" w:rsidR="00F74F8B" w:rsidRPr="00F74F8B" w:rsidRDefault="00F74F8B" w:rsidP="00F74F8B">
      <w:r w:rsidRPr="00F74F8B">
        <w:t>Complementarity with Qualitative Data:</w:t>
      </w:r>
    </w:p>
    <w:p w14:paraId="7C23341C" w14:textId="77777777" w:rsidR="00F74F8B" w:rsidRPr="00F74F8B" w:rsidRDefault="00F74F8B">
      <w:pPr>
        <w:numPr>
          <w:ilvl w:val="0"/>
          <w:numId w:val="40"/>
        </w:numPr>
      </w:pPr>
      <w:r w:rsidRPr="00F74F8B">
        <w:t xml:space="preserve">Video data captured a broader range of emotional experiences than the BEES, with many reported emotions not directly represented by the six BEES items. </w:t>
      </w:r>
    </w:p>
    <w:p w14:paraId="6D930F41" w14:textId="77777777" w:rsidR="00F74F8B" w:rsidRPr="00F74F8B" w:rsidRDefault="00F74F8B">
      <w:pPr>
        <w:numPr>
          <w:ilvl w:val="0"/>
          <w:numId w:val="40"/>
        </w:numPr>
      </w:pPr>
      <w:r w:rsidRPr="00F74F8B">
        <w:t xml:space="preserve">Participants often described links between environmental features (e.g., snow, trees, sunlight) and their emotional states, providing insight into perceived cause-and-effect relationships. </w:t>
      </w:r>
    </w:p>
    <w:p w14:paraId="3DBD1ED5" w14:textId="77777777" w:rsidR="00F74F8B" w:rsidRPr="00F74F8B" w:rsidRDefault="00F74F8B" w:rsidP="00F74F8B">
      <w:r w:rsidRPr="00F74F8B">
        <w:rPr>
          <w:b/>
          <w:bCs/>
        </w:rPr>
        <w:t>Conclusion</w:t>
      </w:r>
      <w:r w:rsidRPr="00F74F8B">
        <w:br/>
        <w:t>This study demonstrates that the BEES is a feasible and sensitive tool for measuring momentary emotional well-being in naturalistic settings using EMA. Its high completion rates and responsiveness to environmental variation support its use in real-time monitoring studies. The findings also suggest that while the BEES effectively captures overall emotional valence, it may be complemented by qualitative methods to capture the full range and nuance of emotional experience in context.</w:t>
      </w:r>
    </w:p>
    <w:p w14:paraId="68E419A2" w14:textId="77777777" w:rsidR="00F74F8B" w:rsidRDefault="00F74F8B">
      <w:pPr>
        <w:rPr>
          <w:b/>
          <w:bCs/>
          <w:color w:val="196B24" w:themeColor="accent3"/>
        </w:rPr>
      </w:pPr>
    </w:p>
    <w:p w14:paraId="3158FBC5" w14:textId="563275F5" w:rsidR="00452932" w:rsidRPr="00452932" w:rsidRDefault="00452932">
      <w:pPr>
        <w:rPr>
          <w:b/>
          <w:bCs/>
          <w:color w:val="196B24" w:themeColor="accent3"/>
        </w:rPr>
      </w:pPr>
      <w:r w:rsidRPr="00452932">
        <w:rPr>
          <w:b/>
          <w:bCs/>
          <w:color w:val="196B24" w:themeColor="accent3"/>
        </w:rPr>
        <w:fldChar w:fldCharType="begin"/>
      </w:r>
      <w:r w:rsidRPr="00452932">
        <w:rPr>
          <w:b/>
          <w:bCs/>
          <w:color w:val="196B24" w:themeColor="accent3"/>
        </w:rPr>
        <w:instrText xml:space="preserve"> ADDIN EN.CITE &lt;EndNote&gt;&lt;Cite&gt;&lt;Author&gt;Rogers&lt;/Author&gt;&lt;Year&gt;2025&lt;/Year&gt;&lt;RecNum&gt;18&lt;/RecNum&gt;&lt;DisplayText&gt;(Rogers et al., 2025)&lt;/DisplayText&gt;&lt;record&gt;&lt;rec-number&gt;18&lt;/rec-number&gt;&lt;foreign-keys&gt;&lt;key app="EN" db-id="0zxrtstvyrszt2edv9m55z9zzrx5zd9e5srt" timestamp="1747118033"&gt;18&lt;/key&gt;&lt;/foreign-keys&gt;&lt;ref-type name="Journal Article"&gt;17&lt;/ref-type&gt;&lt;contributors&gt;&lt;authors&gt;&lt;author&gt;Rogers, Shane L&lt;/author&gt;&lt;author&gt;Brown, Nicole&lt;/author&gt;&lt;author&gt;Goulding, Matthew&lt;/author&gt;&lt;author&gt;Campbell, Kathryn&lt;/author&gt;&lt;author&gt;Mills, Brennen&lt;/author&gt;&lt;author&gt;Hollett, Ross&lt;/author&gt;&lt;author&gt;Cruickshank, Travis&lt;/author&gt;&lt;author&gt;Nosaka, Kazunori&lt;/author&gt;&lt;/authors&gt;&lt;/contributors&gt;&lt;titles&gt;&lt;title&gt;Reliability and Validity of the Brief Emotional Experience Scale (BEES) as a Measure of Emotional Well-Being&lt;/title&gt;&lt;secondary-title&gt;Behavioral Sciences&lt;/secondary-title&gt;&lt;/titles&gt;&lt;periodical&gt;&lt;full-title&gt;Behavioral Sciences&lt;/full-title&gt;&lt;/periodical&gt;&lt;pages&gt;643&lt;/pages&gt;&lt;volume&gt;15&lt;/volume&gt;&lt;number&gt;5&lt;/number&gt;&lt;dates&gt;&lt;year&gt;2025&lt;/year&gt;&lt;/dates&gt;&lt;isbn&gt;2076-328X&lt;/isbn&gt;&lt;urls&gt;&lt;/urls&gt;&lt;electronic-resource-num&gt;10.3390/bs15050643&lt;/electronic-resource-num&gt;&lt;/record&gt;&lt;/Cite&gt;&lt;/EndNote&gt;</w:instrText>
      </w:r>
      <w:r w:rsidRPr="00452932">
        <w:rPr>
          <w:b/>
          <w:bCs/>
          <w:color w:val="196B24" w:themeColor="accent3"/>
        </w:rPr>
        <w:fldChar w:fldCharType="separate"/>
      </w:r>
      <w:r w:rsidRPr="00452932">
        <w:rPr>
          <w:b/>
          <w:bCs/>
          <w:noProof/>
          <w:color w:val="196B24" w:themeColor="accent3"/>
        </w:rPr>
        <w:t>(Rogers et al., 2025)</w:t>
      </w:r>
      <w:r w:rsidRPr="00452932">
        <w:rPr>
          <w:b/>
          <w:bCs/>
          <w:color w:val="196B24" w:themeColor="accent3"/>
        </w:rPr>
        <w:fldChar w:fldCharType="end"/>
      </w:r>
    </w:p>
    <w:p w14:paraId="286AEC51" w14:textId="77777777" w:rsidR="00452932" w:rsidRPr="00F74F8B" w:rsidRDefault="00452932" w:rsidP="00452932">
      <w:r w:rsidRPr="00452932">
        <w:rPr>
          <w:b/>
          <w:bCs/>
        </w:rPr>
        <w:t>Study Overview</w:t>
      </w:r>
      <w:r w:rsidRPr="00452932">
        <w:br/>
      </w:r>
      <w:r w:rsidRPr="00F74F8B">
        <w:t xml:space="preserve">This large-scale study assessed the psychometric properties of the </w:t>
      </w:r>
      <w:r w:rsidRPr="00F74F8B">
        <w:rPr>
          <w:i/>
          <w:iCs/>
        </w:rPr>
        <w:t>Brief Emotional Experience Scale</w:t>
      </w:r>
      <w:r w:rsidRPr="00F74F8B">
        <w:t xml:space="preserve"> (BEES) across three distinct populations:</w:t>
      </w:r>
    </w:p>
    <w:p w14:paraId="28F8ACE7" w14:textId="77777777" w:rsidR="00452932" w:rsidRPr="00F74F8B" w:rsidRDefault="00452932">
      <w:pPr>
        <w:numPr>
          <w:ilvl w:val="0"/>
          <w:numId w:val="32"/>
        </w:numPr>
      </w:pPr>
      <w:r w:rsidRPr="00F74F8B">
        <w:t>Australian university students (n = 1,239)</w:t>
      </w:r>
    </w:p>
    <w:p w14:paraId="670DECB6" w14:textId="77777777" w:rsidR="00452932" w:rsidRPr="00F74F8B" w:rsidRDefault="00452932">
      <w:pPr>
        <w:numPr>
          <w:ilvl w:val="0"/>
          <w:numId w:val="32"/>
        </w:numPr>
      </w:pPr>
      <w:r w:rsidRPr="00F74F8B">
        <w:t xml:space="preserve">Australian </w:t>
      </w:r>
      <w:proofErr w:type="gramStart"/>
      <w:r w:rsidRPr="00F74F8B">
        <w:t>general public</w:t>
      </w:r>
      <w:proofErr w:type="gramEnd"/>
      <w:r w:rsidRPr="00F74F8B">
        <w:t xml:space="preserve"> adults (n = 5,631)</w:t>
      </w:r>
    </w:p>
    <w:p w14:paraId="1C3EF74F" w14:textId="77777777" w:rsidR="00452932" w:rsidRPr="00F74F8B" w:rsidRDefault="00452932">
      <w:pPr>
        <w:numPr>
          <w:ilvl w:val="0"/>
          <w:numId w:val="32"/>
        </w:numPr>
      </w:pPr>
      <w:r w:rsidRPr="00F74F8B">
        <w:t>School students from Australia and the UK (n = 767)</w:t>
      </w:r>
    </w:p>
    <w:p w14:paraId="36A24879" w14:textId="77777777" w:rsidR="00452932" w:rsidRPr="00F74F8B" w:rsidRDefault="00452932" w:rsidP="00452932">
      <w:r w:rsidRPr="00F74F8B">
        <w:t>The BEES was used to evaluate emotional well-being and emotional distress, and to examine its reliability, factor structure, and utility as a screening tool.</w:t>
      </w:r>
    </w:p>
    <w:p w14:paraId="0AC31B55" w14:textId="77777777" w:rsidR="00452932" w:rsidRPr="00452932" w:rsidRDefault="00452932" w:rsidP="00452932">
      <w:r w:rsidRPr="00452932">
        <w:rPr>
          <w:b/>
          <w:bCs/>
        </w:rPr>
        <w:t>How the BEES Was Used</w:t>
      </w:r>
    </w:p>
    <w:p w14:paraId="79FC4964" w14:textId="77777777" w:rsidR="00452932" w:rsidRPr="00F74F8B" w:rsidRDefault="00452932">
      <w:pPr>
        <w:numPr>
          <w:ilvl w:val="0"/>
          <w:numId w:val="33"/>
        </w:numPr>
      </w:pPr>
      <w:r w:rsidRPr="00F74F8B">
        <w:t>The BEES includes six emotional adjectives:</w:t>
      </w:r>
    </w:p>
    <w:p w14:paraId="5E988666" w14:textId="77777777" w:rsidR="00452932" w:rsidRPr="00F74F8B" w:rsidRDefault="00452932">
      <w:pPr>
        <w:numPr>
          <w:ilvl w:val="1"/>
          <w:numId w:val="33"/>
        </w:numPr>
      </w:pPr>
      <w:r w:rsidRPr="00F74F8B">
        <w:t xml:space="preserve">Positive: </w:t>
      </w:r>
      <w:r w:rsidRPr="00F74F8B">
        <w:rPr>
          <w:i/>
          <w:iCs/>
        </w:rPr>
        <w:t>Happy, Calm, Confident</w:t>
      </w:r>
    </w:p>
    <w:p w14:paraId="1C68E7AD" w14:textId="77777777" w:rsidR="00452932" w:rsidRPr="00F74F8B" w:rsidRDefault="00452932">
      <w:pPr>
        <w:numPr>
          <w:ilvl w:val="1"/>
          <w:numId w:val="33"/>
        </w:numPr>
      </w:pPr>
      <w:r w:rsidRPr="00F74F8B">
        <w:lastRenderedPageBreak/>
        <w:t xml:space="preserve">Negative: </w:t>
      </w:r>
      <w:r w:rsidRPr="00F74F8B">
        <w:rPr>
          <w:i/>
          <w:iCs/>
        </w:rPr>
        <w:t>Worried, Sad, Afraid</w:t>
      </w:r>
    </w:p>
    <w:p w14:paraId="7F8C8B8B" w14:textId="77777777" w:rsidR="00452932" w:rsidRPr="00F74F8B" w:rsidRDefault="00452932">
      <w:pPr>
        <w:numPr>
          <w:ilvl w:val="0"/>
          <w:numId w:val="33"/>
        </w:numPr>
      </w:pPr>
      <w:r w:rsidRPr="00F74F8B">
        <w:t>Participants rated each adjective on a 4-point scale:</w:t>
      </w:r>
      <w:r w:rsidRPr="00F74F8B">
        <w:br/>
        <w:t xml:space="preserve">0 = </w:t>
      </w:r>
      <w:r w:rsidRPr="00F74F8B">
        <w:rPr>
          <w:i/>
          <w:iCs/>
        </w:rPr>
        <w:t>Not at all</w:t>
      </w:r>
      <w:r w:rsidRPr="00F74F8B">
        <w:t xml:space="preserve">, 1 = </w:t>
      </w:r>
      <w:r w:rsidRPr="00F74F8B">
        <w:rPr>
          <w:i/>
          <w:iCs/>
        </w:rPr>
        <w:t>A little bit</w:t>
      </w:r>
      <w:r w:rsidRPr="00F74F8B">
        <w:t xml:space="preserve">, 2 = </w:t>
      </w:r>
      <w:r w:rsidRPr="00F74F8B">
        <w:rPr>
          <w:i/>
          <w:iCs/>
        </w:rPr>
        <w:t>Quite a bit</w:t>
      </w:r>
      <w:r w:rsidRPr="00F74F8B">
        <w:t xml:space="preserve">, 3 = </w:t>
      </w:r>
      <w:r w:rsidRPr="00F74F8B">
        <w:rPr>
          <w:i/>
          <w:iCs/>
        </w:rPr>
        <w:t>A lot</w:t>
      </w:r>
    </w:p>
    <w:p w14:paraId="4DD26070" w14:textId="77777777" w:rsidR="00452932" w:rsidRPr="00F74F8B" w:rsidRDefault="00452932">
      <w:pPr>
        <w:numPr>
          <w:ilvl w:val="0"/>
          <w:numId w:val="33"/>
        </w:numPr>
      </w:pPr>
      <w:r w:rsidRPr="00F74F8B">
        <w:t>The total BEES score was calculated as:</w:t>
      </w:r>
    </w:p>
    <w:p w14:paraId="1ACA75CB" w14:textId="77777777" w:rsidR="00452932" w:rsidRPr="00F74F8B" w:rsidRDefault="00452932">
      <w:pPr>
        <w:numPr>
          <w:ilvl w:val="1"/>
          <w:numId w:val="33"/>
        </w:numPr>
      </w:pPr>
      <w:r w:rsidRPr="00F74F8B">
        <w:t>Sum of positive scores – sum of negative scores</w:t>
      </w:r>
    </w:p>
    <w:p w14:paraId="64159CB3" w14:textId="77777777" w:rsidR="00452932" w:rsidRPr="00F74F8B" w:rsidRDefault="00452932">
      <w:pPr>
        <w:numPr>
          <w:ilvl w:val="1"/>
          <w:numId w:val="33"/>
        </w:numPr>
      </w:pPr>
      <w:r w:rsidRPr="00F74F8B">
        <w:t>Score range: –9 to +9</w:t>
      </w:r>
    </w:p>
    <w:p w14:paraId="2C296275" w14:textId="77777777" w:rsidR="00452932" w:rsidRPr="00F74F8B" w:rsidRDefault="00452932">
      <w:pPr>
        <w:numPr>
          <w:ilvl w:val="0"/>
          <w:numId w:val="33"/>
        </w:numPr>
      </w:pPr>
      <w:r w:rsidRPr="00F74F8B">
        <w:t>Timeframe:</w:t>
      </w:r>
    </w:p>
    <w:p w14:paraId="4AB2FDC4" w14:textId="77777777" w:rsidR="00452932" w:rsidRPr="00F74F8B" w:rsidRDefault="00452932">
      <w:pPr>
        <w:numPr>
          <w:ilvl w:val="1"/>
          <w:numId w:val="33"/>
        </w:numPr>
      </w:pPr>
      <w:r w:rsidRPr="00F74F8B">
        <w:t>Adults reflected on the past month</w:t>
      </w:r>
    </w:p>
    <w:p w14:paraId="4FBE2B2F" w14:textId="77777777" w:rsidR="00452932" w:rsidRPr="00F74F8B" w:rsidRDefault="00452932">
      <w:pPr>
        <w:numPr>
          <w:ilvl w:val="1"/>
          <w:numId w:val="33"/>
        </w:numPr>
      </w:pPr>
      <w:r w:rsidRPr="00F74F8B">
        <w:t>School students reflected on the past week</w:t>
      </w:r>
    </w:p>
    <w:p w14:paraId="4D8B81E4" w14:textId="77777777" w:rsidR="00452932" w:rsidRPr="00F74F8B" w:rsidRDefault="00452932">
      <w:pPr>
        <w:numPr>
          <w:ilvl w:val="0"/>
          <w:numId w:val="33"/>
        </w:numPr>
      </w:pPr>
      <w:r w:rsidRPr="00F74F8B">
        <w:t>Data were collected through anonymous online surveys using implied or opt-out consent procedures.</w:t>
      </w:r>
    </w:p>
    <w:p w14:paraId="7C02DD2B" w14:textId="77777777" w:rsidR="00452932" w:rsidRPr="00452932" w:rsidRDefault="00452932" w:rsidP="00452932">
      <w:r w:rsidRPr="00452932">
        <w:rPr>
          <w:b/>
          <w:bCs/>
        </w:rPr>
        <w:t>Key Findings</w:t>
      </w:r>
    </w:p>
    <w:p w14:paraId="14EBB68E" w14:textId="77777777" w:rsidR="00452932" w:rsidRPr="00F74F8B" w:rsidRDefault="00452932">
      <w:pPr>
        <w:numPr>
          <w:ilvl w:val="0"/>
          <w:numId w:val="34"/>
        </w:numPr>
      </w:pPr>
      <w:r w:rsidRPr="00F74F8B">
        <w:t>Reliability and Factor Structure:</w:t>
      </w:r>
    </w:p>
    <w:p w14:paraId="31C729D9" w14:textId="77777777" w:rsidR="00452932" w:rsidRPr="00F74F8B" w:rsidRDefault="00452932">
      <w:pPr>
        <w:numPr>
          <w:ilvl w:val="1"/>
          <w:numId w:val="34"/>
        </w:numPr>
      </w:pPr>
      <w:r w:rsidRPr="00F74F8B">
        <w:t>Internal consistency was strong across all samples (ω = 0.76–0.85)</w:t>
      </w:r>
    </w:p>
    <w:p w14:paraId="409D2F84" w14:textId="77777777" w:rsidR="00452932" w:rsidRPr="00F74F8B" w:rsidRDefault="00452932">
      <w:pPr>
        <w:numPr>
          <w:ilvl w:val="1"/>
          <w:numId w:val="34"/>
        </w:numPr>
      </w:pPr>
      <w:r w:rsidRPr="00F74F8B">
        <w:t>Two-factor model (positive and negative affect) demonstrated superior fit to a single-factor model</w:t>
      </w:r>
    </w:p>
    <w:p w14:paraId="6934B1F1" w14:textId="77777777" w:rsidR="00452932" w:rsidRPr="00F74F8B" w:rsidRDefault="00452932">
      <w:pPr>
        <w:numPr>
          <w:ilvl w:val="1"/>
          <w:numId w:val="34"/>
        </w:numPr>
      </w:pPr>
      <w:r w:rsidRPr="00F74F8B">
        <w:t>Strong inverse correlation between the two factors (r = –0.67 to –0.72), supporting both subscale and total score use</w:t>
      </w:r>
    </w:p>
    <w:p w14:paraId="259B6656" w14:textId="77777777" w:rsidR="00452932" w:rsidRPr="00F74F8B" w:rsidRDefault="00452932">
      <w:pPr>
        <w:numPr>
          <w:ilvl w:val="0"/>
          <w:numId w:val="34"/>
        </w:numPr>
      </w:pPr>
      <w:r w:rsidRPr="00F74F8B">
        <w:t>Convergent Validity (University Student Sample):</w:t>
      </w:r>
    </w:p>
    <w:p w14:paraId="55B1A76A" w14:textId="77777777" w:rsidR="00452932" w:rsidRPr="00F74F8B" w:rsidRDefault="00452932">
      <w:pPr>
        <w:numPr>
          <w:ilvl w:val="1"/>
          <w:numId w:val="34"/>
        </w:numPr>
      </w:pPr>
      <w:r w:rsidRPr="00F74F8B">
        <w:t>BEES correlated strongly with established scales, including:</w:t>
      </w:r>
    </w:p>
    <w:p w14:paraId="1B7073DD" w14:textId="77777777" w:rsidR="00452932" w:rsidRPr="00F74F8B" w:rsidRDefault="00452932">
      <w:pPr>
        <w:numPr>
          <w:ilvl w:val="2"/>
          <w:numId w:val="34"/>
        </w:numPr>
      </w:pPr>
      <w:r w:rsidRPr="00F74F8B">
        <w:t>DASS-21 total: r = –0.76</w:t>
      </w:r>
    </w:p>
    <w:p w14:paraId="44199D68" w14:textId="77777777" w:rsidR="00452932" w:rsidRPr="00F74F8B" w:rsidRDefault="00452932">
      <w:pPr>
        <w:numPr>
          <w:ilvl w:val="2"/>
          <w:numId w:val="34"/>
        </w:numPr>
      </w:pPr>
      <w:r w:rsidRPr="00F74F8B">
        <w:t>K10 psychological distress: r = –0.75</w:t>
      </w:r>
    </w:p>
    <w:p w14:paraId="25B87A7F" w14:textId="77777777" w:rsidR="00452932" w:rsidRPr="00F74F8B" w:rsidRDefault="00452932">
      <w:pPr>
        <w:numPr>
          <w:ilvl w:val="2"/>
          <w:numId w:val="34"/>
        </w:numPr>
      </w:pPr>
      <w:r w:rsidRPr="00F74F8B">
        <w:t>PANAS Positive: r = 0.64</w:t>
      </w:r>
    </w:p>
    <w:p w14:paraId="31401A34" w14:textId="77777777" w:rsidR="00452932" w:rsidRPr="00F74F8B" w:rsidRDefault="00452932">
      <w:pPr>
        <w:numPr>
          <w:ilvl w:val="2"/>
          <w:numId w:val="34"/>
        </w:numPr>
      </w:pPr>
      <w:r w:rsidRPr="00F74F8B">
        <w:t>PANAS Negative: r = –0.77</w:t>
      </w:r>
    </w:p>
    <w:p w14:paraId="0339FBFC" w14:textId="77777777" w:rsidR="00452932" w:rsidRPr="00F74F8B" w:rsidRDefault="00452932">
      <w:pPr>
        <w:numPr>
          <w:ilvl w:val="1"/>
          <w:numId w:val="34"/>
        </w:numPr>
      </w:pPr>
      <w:r w:rsidRPr="00F74F8B">
        <w:t>These results support BEES as a valid and efficient measure of emotional well-being</w:t>
      </w:r>
    </w:p>
    <w:p w14:paraId="6284A3C6" w14:textId="77777777" w:rsidR="00452932" w:rsidRPr="00F74F8B" w:rsidRDefault="00452932">
      <w:pPr>
        <w:numPr>
          <w:ilvl w:val="0"/>
          <w:numId w:val="34"/>
        </w:numPr>
      </w:pPr>
      <w:r w:rsidRPr="00F74F8B">
        <w:t>Completion Time and Participant Experience:</w:t>
      </w:r>
    </w:p>
    <w:p w14:paraId="158BC9BD" w14:textId="77777777" w:rsidR="00452932" w:rsidRPr="00F74F8B" w:rsidRDefault="00452932">
      <w:pPr>
        <w:numPr>
          <w:ilvl w:val="1"/>
          <w:numId w:val="34"/>
        </w:numPr>
      </w:pPr>
      <w:r w:rsidRPr="00F74F8B">
        <w:t>BEES was extremely brief to complete (median time: 26.4 seconds)</w:t>
      </w:r>
    </w:p>
    <w:p w14:paraId="2EC703DF" w14:textId="77777777" w:rsidR="00452932" w:rsidRPr="00F74F8B" w:rsidRDefault="00452932">
      <w:pPr>
        <w:numPr>
          <w:ilvl w:val="1"/>
          <w:numId w:val="34"/>
        </w:numPr>
      </w:pPr>
      <w:r w:rsidRPr="00F74F8B">
        <w:t>Reported lowest discomfort across all measures used</w:t>
      </w:r>
    </w:p>
    <w:p w14:paraId="23EC3BEF" w14:textId="77777777" w:rsidR="00452932" w:rsidRPr="00F74F8B" w:rsidRDefault="00452932">
      <w:pPr>
        <w:numPr>
          <w:ilvl w:val="1"/>
          <w:numId w:val="34"/>
        </w:numPr>
      </w:pPr>
      <w:r w:rsidRPr="00F74F8B">
        <w:lastRenderedPageBreak/>
        <w:t>Majority of participants (53–76%) reported no discomfort completing the scale</w:t>
      </w:r>
    </w:p>
    <w:p w14:paraId="38C402F6" w14:textId="77777777" w:rsidR="00452932" w:rsidRPr="00F74F8B" w:rsidRDefault="00452932">
      <w:pPr>
        <w:numPr>
          <w:ilvl w:val="0"/>
          <w:numId w:val="34"/>
        </w:numPr>
      </w:pPr>
      <w:r w:rsidRPr="00F74F8B">
        <w:t>Screening Utility and Cut-Offs:</w:t>
      </w:r>
    </w:p>
    <w:p w14:paraId="52B2679D" w14:textId="77777777" w:rsidR="00452932" w:rsidRPr="00F74F8B" w:rsidRDefault="00452932">
      <w:pPr>
        <w:numPr>
          <w:ilvl w:val="1"/>
          <w:numId w:val="34"/>
        </w:numPr>
      </w:pPr>
      <w:r w:rsidRPr="00F74F8B">
        <w:t>Preliminary cut-off bands based on BEES scores:</w:t>
      </w:r>
    </w:p>
    <w:p w14:paraId="213DE07B" w14:textId="77777777" w:rsidR="00452932" w:rsidRPr="00F74F8B" w:rsidRDefault="00452932">
      <w:pPr>
        <w:numPr>
          <w:ilvl w:val="2"/>
          <w:numId w:val="34"/>
        </w:numPr>
      </w:pPr>
      <w:r w:rsidRPr="00F74F8B">
        <w:t>&gt; +3 = low likelihood of distress</w:t>
      </w:r>
    </w:p>
    <w:p w14:paraId="5DD99E7B" w14:textId="77777777" w:rsidR="00452932" w:rsidRPr="00F74F8B" w:rsidRDefault="00452932">
      <w:pPr>
        <w:numPr>
          <w:ilvl w:val="2"/>
          <w:numId w:val="34"/>
        </w:numPr>
      </w:pPr>
      <w:r w:rsidRPr="00F74F8B">
        <w:t>+3 to –1 = moderate likelihood</w:t>
      </w:r>
    </w:p>
    <w:p w14:paraId="00A1BFAF" w14:textId="77777777" w:rsidR="00452932" w:rsidRPr="00F74F8B" w:rsidRDefault="00452932">
      <w:pPr>
        <w:numPr>
          <w:ilvl w:val="2"/>
          <w:numId w:val="34"/>
        </w:numPr>
      </w:pPr>
      <w:r w:rsidRPr="00F74F8B">
        <w:t>&lt; –1 = high likelihood of distress</w:t>
      </w:r>
    </w:p>
    <w:p w14:paraId="58435EBC" w14:textId="77777777" w:rsidR="00452932" w:rsidRPr="00F74F8B" w:rsidRDefault="00452932">
      <w:pPr>
        <w:numPr>
          <w:ilvl w:val="1"/>
          <w:numId w:val="34"/>
        </w:numPr>
      </w:pPr>
      <w:r w:rsidRPr="00F74F8B">
        <w:t>ROC analysis showed excellent classification accuracy (AUC = 0.89) for high psychological distress</w:t>
      </w:r>
    </w:p>
    <w:p w14:paraId="2B963B0D" w14:textId="77777777" w:rsidR="00452932" w:rsidRPr="00F74F8B" w:rsidRDefault="00452932">
      <w:pPr>
        <w:numPr>
          <w:ilvl w:val="1"/>
          <w:numId w:val="34"/>
        </w:numPr>
      </w:pPr>
      <w:r w:rsidRPr="00F74F8B">
        <w:t>BEES &lt; –1 cut-off had:</w:t>
      </w:r>
    </w:p>
    <w:p w14:paraId="3D641E1E" w14:textId="77777777" w:rsidR="00452932" w:rsidRPr="00F74F8B" w:rsidRDefault="00452932">
      <w:pPr>
        <w:numPr>
          <w:ilvl w:val="2"/>
          <w:numId w:val="34"/>
        </w:numPr>
      </w:pPr>
      <w:r w:rsidRPr="00F74F8B">
        <w:t>Specificity: 87.2%</w:t>
      </w:r>
    </w:p>
    <w:p w14:paraId="44E427CF" w14:textId="77777777" w:rsidR="00452932" w:rsidRPr="00F74F8B" w:rsidRDefault="00452932">
      <w:pPr>
        <w:numPr>
          <w:ilvl w:val="2"/>
          <w:numId w:val="34"/>
        </w:numPr>
      </w:pPr>
      <w:r w:rsidRPr="00F74F8B">
        <w:t>Sensitivity: 71.6%</w:t>
      </w:r>
    </w:p>
    <w:p w14:paraId="7FD811E7" w14:textId="77777777" w:rsidR="00452932" w:rsidRPr="00F74F8B" w:rsidRDefault="00452932">
      <w:pPr>
        <w:numPr>
          <w:ilvl w:val="0"/>
          <w:numId w:val="34"/>
        </w:numPr>
      </w:pPr>
      <w:r w:rsidRPr="00F74F8B">
        <w:t>Cross-Sample Comparisons and Gender Differences:</w:t>
      </w:r>
    </w:p>
    <w:p w14:paraId="1F33C5BA" w14:textId="77777777" w:rsidR="00452932" w:rsidRPr="00F74F8B" w:rsidRDefault="00452932">
      <w:pPr>
        <w:numPr>
          <w:ilvl w:val="1"/>
          <w:numId w:val="34"/>
        </w:numPr>
      </w:pPr>
      <w:r w:rsidRPr="00F74F8B">
        <w:t>Distribution across distress categories (low/moderate/high) was presented for all samples</w:t>
      </w:r>
    </w:p>
    <w:p w14:paraId="20353F52" w14:textId="77777777" w:rsidR="00452932" w:rsidRPr="00F74F8B" w:rsidRDefault="00452932">
      <w:pPr>
        <w:numPr>
          <w:ilvl w:val="1"/>
          <w:numId w:val="34"/>
        </w:numPr>
      </w:pPr>
      <w:r w:rsidRPr="00F74F8B">
        <w:t>Gender differences were consistent with literature, with females more likely to report high distress</w:t>
      </w:r>
    </w:p>
    <w:p w14:paraId="35CB02F5" w14:textId="77777777" w:rsidR="00452932" w:rsidRPr="00F74F8B" w:rsidRDefault="00452932">
      <w:pPr>
        <w:numPr>
          <w:ilvl w:val="1"/>
          <w:numId w:val="34"/>
        </w:numPr>
      </w:pPr>
      <w:r w:rsidRPr="00F74F8B">
        <w:t>These patterns support the BEES’s robustness across demographic groups and contexts</w:t>
      </w:r>
    </w:p>
    <w:p w14:paraId="0D7CDB22" w14:textId="65B3BE11" w:rsidR="00452932" w:rsidRDefault="00452932">
      <w:r w:rsidRPr="00452932">
        <w:rPr>
          <w:b/>
          <w:bCs/>
        </w:rPr>
        <w:t>Conclusion</w:t>
      </w:r>
      <w:r w:rsidRPr="00452932">
        <w:br/>
      </w:r>
      <w:r w:rsidRPr="00F74F8B">
        <w:t>This study establishes the BEES as a valid, reliable, and efficient measure of emotional well-being and distress. Its strong psychometric performance, ease of use, and ability to classify individuals by distress level make it suitable for both research and screening applications across diverse age groups and populations. The proposed categorical bands and ROC accuracy data also provide a foundation for future clinical and community use of the scale.</w:t>
      </w:r>
    </w:p>
    <w:p w14:paraId="75828315" w14:textId="77777777" w:rsidR="00452932" w:rsidRDefault="00452932"/>
    <w:p w14:paraId="466A35E7" w14:textId="540E1AAC" w:rsidR="009D52B0" w:rsidRPr="009D52B0" w:rsidRDefault="009D52B0">
      <w:pPr>
        <w:rPr>
          <w:b/>
          <w:bCs/>
          <w:color w:val="196B24" w:themeColor="accent3"/>
        </w:rPr>
      </w:pPr>
      <w:r w:rsidRPr="009D52B0">
        <w:rPr>
          <w:b/>
          <w:bCs/>
          <w:color w:val="196B24" w:themeColor="accent3"/>
        </w:rPr>
        <w:fldChar w:fldCharType="begin"/>
      </w:r>
      <w:r w:rsidRPr="009D52B0">
        <w:rPr>
          <w:b/>
          <w:bCs/>
          <w:color w:val="196B24" w:themeColor="accent3"/>
        </w:rPr>
        <w:instrText xml:space="preserve"> ADDIN EN.CITE &lt;EndNote&gt;&lt;Cite&gt;&lt;Author&gt;Hollett&lt;/Author&gt;&lt;Year&gt;2024&lt;/Year&gt;&lt;RecNum&gt;15&lt;/RecNum&gt;&lt;DisplayText&gt;(Hollett et al., 2024)&lt;/DisplayText&gt;&lt;record&gt;&lt;rec-number&gt;15&lt;/rec-number&gt;&lt;foreign-keys&gt;&lt;key app="EN" db-id="0zxrtstvyrszt2edv9m55z9zzrx5zd9e5srt" timestamp="1747114748"&gt;15&lt;/key&gt;&lt;/foreign-keys&gt;&lt;ref-type name="Journal Article"&gt;17&lt;/ref-type&gt;&lt;contributors&gt;&lt;authors&gt;&lt;author&gt;Hollett, Ross C&lt;/author&gt;&lt;author&gt;Bhusal, Muna&lt;/author&gt;&lt;author&gt;Gilani, Syed Zulqarnain&lt;/author&gt;&lt;author&gt;Harms, Craig&lt;/author&gt;&lt;author&gt;Griffiths, Scott&lt;/author&gt;&lt;/authors&gt;&lt;/contributors&gt;&lt;titles&gt;&lt;title&gt;Experimental evidence that activewear retail imagery elicits physiological, attentional and self-reported markers of body image threat in women&lt;/title&gt;&lt;secondary-title&gt;Body Image&lt;/secondary-title&gt;&lt;/titles&gt;&lt;periodical&gt;&lt;full-title&gt;Body Image&lt;/full-title&gt;&lt;/periodical&gt;&lt;pages&gt;101778&lt;/pages&gt;&lt;volume&gt;51&lt;/volume&gt;&lt;dates&gt;&lt;year&gt;2024&lt;/year&gt;&lt;/dates&gt;&lt;isbn&gt;1740-1445&lt;/isbn&gt;&lt;urls&gt;&lt;/urls&gt;&lt;electronic-resource-num&gt;10.1016/j.bodyim.2024.101778&lt;/electronic-resource-num&gt;&lt;/record&gt;&lt;/Cite&gt;&lt;/EndNote&gt;</w:instrText>
      </w:r>
      <w:r w:rsidRPr="009D52B0">
        <w:rPr>
          <w:b/>
          <w:bCs/>
          <w:color w:val="196B24" w:themeColor="accent3"/>
        </w:rPr>
        <w:fldChar w:fldCharType="separate"/>
      </w:r>
      <w:r w:rsidRPr="009D52B0">
        <w:rPr>
          <w:b/>
          <w:bCs/>
          <w:noProof/>
          <w:color w:val="196B24" w:themeColor="accent3"/>
        </w:rPr>
        <w:t>(Hollett et al., 2024)</w:t>
      </w:r>
      <w:r w:rsidRPr="009D52B0">
        <w:rPr>
          <w:b/>
          <w:bCs/>
          <w:color w:val="196B24" w:themeColor="accent3"/>
        </w:rPr>
        <w:fldChar w:fldCharType="end"/>
      </w:r>
    </w:p>
    <w:p w14:paraId="6A42BEB8" w14:textId="77777777" w:rsidR="009D52B0" w:rsidRPr="009D52B0" w:rsidRDefault="009D52B0" w:rsidP="009D52B0">
      <w:r w:rsidRPr="009D52B0">
        <w:rPr>
          <w:b/>
          <w:bCs/>
        </w:rPr>
        <w:t>Study Overview</w:t>
      </w:r>
      <w:r w:rsidRPr="009D52B0">
        <w:br/>
        <w:t xml:space="preserve">This laboratory-based study used the </w:t>
      </w:r>
      <w:r w:rsidRPr="009D52B0">
        <w:rPr>
          <w:i/>
          <w:iCs/>
        </w:rPr>
        <w:t>Brief Emotional Experience Scale</w:t>
      </w:r>
      <w:r w:rsidRPr="009D52B0">
        <w:t xml:space="preserve"> (BEES) to investigate how exposure to different types of retail imagery (activewear, casualwear, homewares) affects immediate emotional states. The study focused on how these effects vary depending on women's levels</w:t>
      </w:r>
      <w:r w:rsidRPr="00F74F8B">
        <w:t xml:space="preserve"> of body shame.</w:t>
      </w:r>
    </w:p>
    <w:p w14:paraId="1D9B76E2" w14:textId="77777777" w:rsidR="009D52B0" w:rsidRPr="009D52B0" w:rsidRDefault="009D52B0" w:rsidP="009D52B0">
      <w:r w:rsidRPr="009D52B0">
        <w:rPr>
          <w:b/>
          <w:bCs/>
        </w:rPr>
        <w:lastRenderedPageBreak/>
        <w:t>How the BEES Was Used</w:t>
      </w:r>
    </w:p>
    <w:p w14:paraId="702C6E00" w14:textId="77777777" w:rsidR="009D52B0" w:rsidRPr="009D52B0" w:rsidRDefault="009D52B0" w:rsidP="009D52B0">
      <w:pPr>
        <w:numPr>
          <w:ilvl w:val="0"/>
          <w:numId w:val="7"/>
        </w:numPr>
      </w:pPr>
      <w:r w:rsidRPr="009D52B0">
        <w:t xml:space="preserve">The BEES is a 6-item self-report scale measuring momentary emotional states using the prompt: </w:t>
      </w:r>
      <w:r w:rsidRPr="009D52B0">
        <w:rPr>
          <w:i/>
          <w:iCs/>
        </w:rPr>
        <w:t>“Right now I am feeling emotionally…”</w:t>
      </w:r>
    </w:p>
    <w:p w14:paraId="4EBDBC73" w14:textId="77777777" w:rsidR="009D52B0" w:rsidRPr="009D52B0" w:rsidRDefault="009D52B0" w:rsidP="009D52B0">
      <w:pPr>
        <w:numPr>
          <w:ilvl w:val="0"/>
          <w:numId w:val="7"/>
        </w:numPr>
      </w:pPr>
      <w:r w:rsidRPr="009D52B0">
        <w:t>Composite scores were computed by averaging the positive and negative items separately.</w:t>
      </w:r>
    </w:p>
    <w:p w14:paraId="5FF3552D" w14:textId="77777777" w:rsidR="009D52B0" w:rsidRPr="009D52B0" w:rsidRDefault="009D52B0" w:rsidP="009D52B0">
      <w:pPr>
        <w:numPr>
          <w:ilvl w:val="0"/>
          <w:numId w:val="7"/>
        </w:numPr>
      </w:pPr>
      <w:r w:rsidRPr="009D52B0">
        <w:t>The BEES was administered after each imagery block (activewear, casualwear, homewares) to assess participants’ emotional responses.</w:t>
      </w:r>
    </w:p>
    <w:p w14:paraId="1517918B" w14:textId="77777777" w:rsidR="009D52B0" w:rsidRPr="009D52B0" w:rsidRDefault="009D52B0" w:rsidP="009D52B0">
      <w:pPr>
        <w:numPr>
          <w:ilvl w:val="0"/>
          <w:numId w:val="7"/>
        </w:numPr>
      </w:pPr>
      <w:r w:rsidRPr="009D52B0">
        <w:t>Reliability was generally acceptable (α = .63–.79), though baseline positive mood had lower reliability (α = .59), limiting confidence in that subscale at pre-test.</w:t>
      </w:r>
    </w:p>
    <w:p w14:paraId="44372E14" w14:textId="77777777" w:rsidR="009D52B0" w:rsidRPr="009D52B0" w:rsidRDefault="009D52B0" w:rsidP="009D52B0">
      <w:pPr>
        <w:numPr>
          <w:ilvl w:val="0"/>
          <w:numId w:val="7"/>
        </w:numPr>
      </w:pPr>
      <w:r w:rsidRPr="009D52B0">
        <w:t xml:space="preserve">Analyses involved repeated measures factorial ANOVAs, examining the effects of imagery condition </w:t>
      </w:r>
      <w:r w:rsidRPr="00F74F8B">
        <w:t>and body shame group (low vs</w:t>
      </w:r>
      <w:r w:rsidRPr="009D52B0">
        <w:t>. high) on BEES scores.</w:t>
      </w:r>
    </w:p>
    <w:p w14:paraId="13EF9208" w14:textId="77777777" w:rsidR="009D52B0" w:rsidRPr="009D52B0" w:rsidRDefault="009D52B0" w:rsidP="009D52B0">
      <w:r w:rsidRPr="009D52B0">
        <w:rPr>
          <w:b/>
          <w:bCs/>
        </w:rPr>
        <w:t>Key Findings</w:t>
      </w:r>
    </w:p>
    <w:p w14:paraId="68C1EB6F" w14:textId="77777777" w:rsidR="009D52B0" w:rsidRPr="00F74F8B" w:rsidRDefault="009D52B0" w:rsidP="009D52B0">
      <w:pPr>
        <w:numPr>
          <w:ilvl w:val="0"/>
          <w:numId w:val="8"/>
        </w:numPr>
      </w:pPr>
      <w:r w:rsidRPr="00F74F8B">
        <w:t>No Overall Negative Effect: Across the full sample, retail imagery did not significantly lower mood, contradicting initial hypotheses about general mood declines due to apparel exposure.</w:t>
      </w:r>
    </w:p>
    <w:p w14:paraId="7271F9CE" w14:textId="77777777" w:rsidR="009D52B0" w:rsidRPr="00F74F8B" w:rsidRDefault="009D52B0" w:rsidP="009D52B0">
      <w:pPr>
        <w:numPr>
          <w:ilvl w:val="0"/>
          <w:numId w:val="8"/>
        </w:numPr>
      </w:pPr>
      <w:r w:rsidRPr="00F74F8B">
        <w:t>Moderating Role of Body Shame:</w:t>
      </w:r>
    </w:p>
    <w:p w14:paraId="1989570A" w14:textId="77777777" w:rsidR="009D52B0" w:rsidRPr="00F74F8B" w:rsidRDefault="009D52B0" w:rsidP="009D52B0">
      <w:pPr>
        <w:numPr>
          <w:ilvl w:val="1"/>
          <w:numId w:val="8"/>
        </w:numPr>
      </w:pPr>
      <w:r w:rsidRPr="00F74F8B">
        <w:t>A significant interaction was found between imagery condition and body shame group for both positive and negative emotional states.</w:t>
      </w:r>
    </w:p>
    <w:p w14:paraId="44DCD035" w14:textId="77777777" w:rsidR="009D52B0" w:rsidRPr="00F74F8B" w:rsidRDefault="009D52B0" w:rsidP="009D52B0">
      <w:pPr>
        <w:numPr>
          <w:ilvl w:val="1"/>
          <w:numId w:val="8"/>
        </w:numPr>
      </w:pPr>
      <w:r w:rsidRPr="00F74F8B">
        <w:t>Low body shame group: No significant mood differences across imagery conditions.</w:t>
      </w:r>
    </w:p>
    <w:p w14:paraId="662C5638" w14:textId="77777777" w:rsidR="009D52B0" w:rsidRPr="00F74F8B" w:rsidRDefault="009D52B0" w:rsidP="009D52B0">
      <w:pPr>
        <w:numPr>
          <w:ilvl w:val="1"/>
          <w:numId w:val="8"/>
        </w:numPr>
      </w:pPr>
      <w:r w:rsidRPr="00F74F8B">
        <w:t>High body shame group:</w:t>
      </w:r>
    </w:p>
    <w:p w14:paraId="4DF4A1CC" w14:textId="77777777" w:rsidR="009D52B0" w:rsidRPr="00F74F8B" w:rsidRDefault="009D52B0" w:rsidP="009D52B0">
      <w:pPr>
        <w:numPr>
          <w:ilvl w:val="2"/>
          <w:numId w:val="8"/>
        </w:numPr>
      </w:pPr>
      <w:r w:rsidRPr="00F74F8B">
        <w:t>Viewing activewear imagery led to significantly lower positive mood than casualwear and homewares (medium-to-large effect sizes).</w:t>
      </w:r>
    </w:p>
    <w:p w14:paraId="3CEFE7D3" w14:textId="77777777" w:rsidR="009D52B0" w:rsidRPr="00F74F8B" w:rsidRDefault="009D52B0" w:rsidP="009D52B0">
      <w:pPr>
        <w:numPr>
          <w:ilvl w:val="2"/>
          <w:numId w:val="8"/>
        </w:numPr>
      </w:pPr>
      <w:r w:rsidRPr="00F74F8B">
        <w:t>Viewing activewear imagery also led to significantly higher negative mood than the other conditions (small effect sizes).</w:t>
      </w:r>
    </w:p>
    <w:p w14:paraId="5A9D65E3" w14:textId="77777777" w:rsidR="009D52B0" w:rsidRPr="009D52B0" w:rsidRDefault="009D52B0" w:rsidP="009D52B0">
      <w:pPr>
        <w:numPr>
          <w:ilvl w:val="0"/>
          <w:numId w:val="8"/>
        </w:numPr>
      </w:pPr>
      <w:r w:rsidRPr="00F74F8B">
        <w:t>These results supported hypotheses H1b and H1c (affect changes specific to</w:t>
      </w:r>
      <w:r w:rsidRPr="009D52B0">
        <w:t xml:space="preserve"> activewear) and H2 (body shame moderates mood response).</w:t>
      </w:r>
    </w:p>
    <w:p w14:paraId="635AA64E" w14:textId="77777777" w:rsidR="009D52B0" w:rsidRPr="009D52B0" w:rsidRDefault="009D52B0" w:rsidP="009D52B0">
      <w:r w:rsidRPr="009D52B0">
        <w:rPr>
          <w:b/>
          <w:bCs/>
        </w:rPr>
        <w:t>Interpretation and Broader Associations</w:t>
      </w:r>
    </w:p>
    <w:p w14:paraId="27AAED4E" w14:textId="77777777" w:rsidR="009D52B0" w:rsidRPr="00F74F8B" w:rsidRDefault="009D52B0" w:rsidP="009D52B0">
      <w:pPr>
        <w:numPr>
          <w:ilvl w:val="0"/>
          <w:numId w:val="9"/>
        </w:numPr>
      </w:pPr>
      <w:r w:rsidRPr="009D52B0">
        <w:t xml:space="preserve">The findings </w:t>
      </w:r>
      <w:r w:rsidRPr="00F74F8B">
        <w:t>suggest that women with high body shame are especially emotionally reactive to body-threatening imagery, such as activewear advertisements.</w:t>
      </w:r>
    </w:p>
    <w:p w14:paraId="635EA38C" w14:textId="77777777" w:rsidR="009D52B0" w:rsidRPr="00F74F8B" w:rsidRDefault="009D52B0" w:rsidP="009D52B0">
      <w:pPr>
        <w:numPr>
          <w:ilvl w:val="0"/>
          <w:numId w:val="9"/>
        </w:numPr>
      </w:pPr>
      <w:r w:rsidRPr="00F74F8B">
        <w:lastRenderedPageBreak/>
        <w:t>These mood fluctuations may act as psychological markers of heightened body shame and may help perpetuate self-objectification and negative body image cycles.</w:t>
      </w:r>
    </w:p>
    <w:p w14:paraId="40B52660" w14:textId="77777777" w:rsidR="009D52B0" w:rsidRPr="00F74F8B" w:rsidRDefault="009D52B0" w:rsidP="009D52B0">
      <w:pPr>
        <w:numPr>
          <w:ilvl w:val="0"/>
          <w:numId w:val="9"/>
        </w:numPr>
      </w:pPr>
      <w:r w:rsidRPr="00F74F8B">
        <w:t>Correlational analyses revealed that negative mood and reduced positive mood during activewear exposure were strongly linked to:</w:t>
      </w:r>
    </w:p>
    <w:p w14:paraId="008DF5AA" w14:textId="77777777" w:rsidR="009D52B0" w:rsidRPr="00F74F8B" w:rsidRDefault="009D52B0" w:rsidP="009D52B0">
      <w:pPr>
        <w:numPr>
          <w:ilvl w:val="1"/>
          <w:numId w:val="9"/>
        </w:numPr>
      </w:pPr>
      <w:r w:rsidRPr="00F74F8B">
        <w:t>Body shame</w:t>
      </w:r>
    </w:p>
    <w:p w14:paraId="6116247E" w14:textId="77777777" w:rsidR="009D52B0" w:rsidRPr="00F74F8B" w:rsidRDefault="009D52B0" w:rsidP="009D52B0">
      <w:pPr>
        <w:numPr>
          <w:ilvl w:val="1"/>
          <w:numId w:val="9"/>
        </w:numPr>
      </w:pPr>
      <w:r w:rsidRPr="00F74F8B">
        <w:t>Body surveillance</w:t>
      </w:r>
    </w:p>
    <w:p w14:paraId="2982D649" w14:textId="77777777" w:rsidR="009D52B0" w:rsidRPr="00F74F8B" w:rsidRDefault="009D52B0" w:rsidP="009D52B0">
      <w:pPr>
        <w:numPr>
          <w:ilvl w:val="1"/>
          <w:numId w:val="9"/>
        </w:numPr>
      </w:pPr>
      <w:r w:rsidRPr="00F74F8B">
        <w:t>Appearance comparison tendencies</w:t>
      </w:r>
    </w:p>
    <w:p w14:paraId="1B636BAA" w14:textId="77777777" w:rsidR="009D52B0" w:rsidRPr="00F74F8B" w:rsidRDefault="009D52B0" w:rsidP="009D52B0">
      <w:pPr>
        <w:numPr>
          <w:ilvl w:val="1"/>
          <w:numId w:val="9"/>
        </w:numPr>
      </w:pPr>
      <w:r w:rsidRPr="00F74F8B">
        <w:t>Disordered eating attitudes</w:t>
      </w:r>
    </w:p>
    <w:p w14:paraId="502614A0" w14:textId="77777777" w:rsidR="009D52B0" w:rsidRPr="00F74F8B" w:rsidRDefault="009D52B0" w:rsidP="009D52B0">
      <w:pPr>
        <w:numPr>
          <w:ilvl w:val="1"/>
          <w:numId w:val="9"/>
        </w:numPr>
      </w:pPr>
      <w:r w:rsidRPr="00F74F8B">
        <w:t>Maladaptive body image coping strategies</w:t>
      </w:r>
    </w:p>
    <w:p w14:paraId="5FF21CFC" w14:textId="77777777" w:rsidR="009D52B0" w:rsidRPr="00F74F8B" w:rsidRDefault="009D52B0" w:rsidP="009D52B0">
      <w:pPr>
        <w:numPr>
          <w:ilvl w:val="0"/>
          <w:numId w:val="9"/>
        </w:numPr>
      </w:pPr>
      <w:r w:rsidRPr="00F74F8B">
        <w:t>These associations were more pronounced in the activewear condition than in casualwear, reinforcing the psychological salience of body-conforming imagery for vulnerable individuals.</w:t>
      </w:r>
    </w:p>
    <w:p w14:paraId="664EC7BC" w14:textId="77777777" w:rsidR="009D52B0" w:rsidRPr="00F74F8B" w:rsidRDefault="009D52B0" w:rsidP="009D52B0">
      <w:r w:rsidRPr="009D52B0">
        <w:rPr>
          <w:b/>
          <w:bCs/>
        </w:rPr>
        <w:t>Conclusion</w:t>
      </w:r>
      <w:r w:rsidRPr="009D52B0">
        <w:br/>
      </w:r>
      <w:r w:rsidRPr="00F74F8B">
        <w:t>The BEES effectively captured mood sensitivity to appearance-related stimuli, highlighting that emotional vulnerability to imagery is not universal, but depends on individual differences in body shame. This application of the BEES demonstrates its value in research on body image, affective regulation, and media exposure.</w:t>
      </w:r>
    </w:p>
    <w:p w14:paraId="36A45A56" w14:textId="77777777" w:rsidR="00E51497" w:rsidRDefault="00E51497"/>
    <w:p w14:paraId="5E48CDED" w14:textId="31434F59" w:rsidR="00E51497" w:rsidRPr="000E5A18" w:rsidRDefault="00E51497">
      <w:pPr>
        <w:rPr>
          <w:b/>
          <w:bCs/>
          <w:color w:val="196B24" w:themeColor="accent3"/>
        </w:rPr>
      </w:pPr>
      <w:r w:rsidRPr="000E5A18">
        <w:rPr>
          <w:b/>
          <w:bCs/>
          <w:color w:val="196B24" w:themeColor="accent3"/>
        </w:rPr>
        <w:fldChar w:fldCharType="begin"/>
      </w:r>
      <w:r w:rsidRPr="000E5A18">
        <w:rPr>
          <w:b/>
          <w:bCs/>
          <w:color w:val="196B24" w:themeColor="accent3"/>
        </w:rPr>
        <w:instrText xml:space="preserve"> ADDIN EN.CITE &lt;EndNote&gt;&lt;Cite&gt;&lt;Author&gt;Hollett&lt;/Author&gt;&lt;Year&gt;2023&lt;/Year&gt;&lt;RecNum&gt;17&lt;/RecNum&gt;&lt;DisplayText&gt;(Hollett &amp;amp; Challis, 2023)&lt;/DisplayText&gt;&lt;record&gt;&lt;rec-number&gt;17&lt;/rec-number&gt;&lt;foreign-keys&gt;&lt;key app="EN" db-id="0zxrtstvyrszt2edv9m55z9zzrx5zd9e5srt" timestamp="1747114857"&gt;17&lt;/key&gt;&lt;/foreign-keys&gt;&lt;ref-type name="Journal Article"&gt;17&lt;/ref-type&gt;&lt;contributors&gt;&lt;authors&gt;&lt;author&gt;Hollett, Ross C&lt;/author&gt;&lt;author&gt;Challis, Melanie&lt;/author&gt;&lt;/authors&gt;&lt;/contributors&gt;&lt;titles&gt;&lt;title&gt;Experimental evidence that browsing for activewear lowers explicit body image attitudes and implicit self-esteem in women&lt;/title&gt;&lt;secondary-title&gt;Body Image&lt;/secondary-title&gt;&lt;/titles&gt;&lt;periodical&gt;&lt;full-title&gt;Body Image&lt;/full-title&gt;&lt;/periodical&gt;&lt;pages&gt;383-394&lt;/pages&gt;&lt;volume&gt;46&lt;/volume&gt;&lt;dates&gt;&lt;year&gt;2023&lt;/year&gt;&lt;/dates&gt;&lt;isbn&gt;1740-1445&lt;/isbn&gt;&lt;urls&gt;&lt;/urls&gt;&lt;electronic-resource-num&gt;10.1016/j.bodyim.2023.07.004&lt;/electronic-resource-num&gt;&lt;/record&gt;&lt;/Cite&gt;&lt;/EndNote&gt;</w:instrText>
      </w:r>
      <w:r w:rsidRPr="000E5A18">
        <w:rPr>
          <w:b/>
          <w:bCs/>
          <w:color w:val="196B24" w:themeColor="accent3"/>
        </w:rPr>
        <w:fldChar w:fldCharType="separate"/>
      </w:r>
      <w:r w:rsidRPr="000E5A18">
        <w:rPr>
          <w:b/>
          <w:bCs/>
          <w:noProof/>
          <w:color w:val="196B24" w:themeColor="accent3"/>
        </w:rPr>
        <w:t>(Hollett &amp; Challis, 2023)</w:t>
      </w:r>
      <w:r w:rsidRPr="000E5A18">
        <w:rPr>
          <w:b/>
          <w:bCs/>
          <w:color w:val="196B24" w:themeColor="accent3"/>
        </w:rPr>
        <w:fldChar w:fldCharType="end"/>
      </w:r>
    </w:p>
    <w:p w14:paraId="1D1172EF" w14:textId="77777777" w:rsidR="000E5A18" w:rsidRPr="000E5A18" w:rsidRDefault="000E5A18" w:rsidP="000E5A18">
      <w:r w:rsidRPr="000E5A18">
        <w:rPr>
          <w:b/>
          <w:bCs/>
        </w:rPr>
        <w:t>Study Overview</w:t>
      </w:r>
      <w:r w:rsidRPr="00F74F8B">
        <w:br/>
        <w:t xml:space="preserve">The </w:t>
      </w:r>
      <w:r w:rsidRPr="00F74F8B">
        <w:rPr>
          <w:i/>
          <w:iCs/>
        </w:rPr>
        <w:t>Brief Emotional Experience Scale</w:t>
      </w:r>
      <w:r w:rsidRPr="00F74F8B">
        <w:t xml:space="preserve"> (BEES) was used in Study 2 of th</w:t>
      </w:r>
      <w:r w:rsidRPr="000E5A18">
        <w:t>is research to evaluate momentary changes in mood in response to browsing different types of online shopping websites. The study explored whether browsing for apparel—particularly activewear—would negatively impact mood compared to browsing for homewares.</w:t>
      </w:r>
    </w:p>
    <w:p w14:paraId="4172F8CA" w14:textId="77777777" w:rsidR="000E5A18" w:rsidRPr="000E5A18" w:rsidRDefault="000E5A18" w:rsidP="000E5A18">
      <w:r w:rsidRPr="000E5A18">
        <w:rPr>
          <w:b/>
          <w:bCs/>
        </w:rPr>
        <w:t>How the BEES Was Used</w:t>
      </w:r>
    </w:p>
    <w:p w14:paraId="72BF3F89" w14:textId="77777777" w:rsidR="000E5A18" w:rsidRPr="000E5A18" w:rsidRDefault="000E5A18" w:rsidP="000E5A18">
      <w:pPr>
        <w:numPr>
          <w:ilvl w:val="0"/>
          <w:numId w:val="5"/>
        </w:numPr>
      </w:pPr>
      <w:r w:rsidRPr="000E5A18">
        <w:t xml:space="preserve">The BEES is a 6-item self-report measure using the prompt: </w:t>
      </w:r>
      <w:r w:rsidRPr="000E5A18">
        <w:rPr>
          <w:i/>
          <w:iCs/>
        </w:rPr>
        <w:t>“Right now I am feeling emotionally…”</w:t>
      </w:r>
    </w:p>
    <w:p w14:paraId="3ACAE791" w14:textId="77777777" w:rsidR="000E5A18" w:rsidRPr="000E5A18" w:rsidRDefault="000E5A18" w:rsidP="000E5A18">
      <w:pPr>
        <w:numPr>
          <w:ilvl w:val="0"/>
          <w:numId w:val="5"/>
        </w:numPr>
      </w:pPr>
      <w:r w:rsidRPr="000E5A18">
        <w:t>Composite scores were calculated by averaging ratings separately for positive and negative mood.</w:t>
      </w:r>
    </w:p>
    <w:p w14:paraId="15227E18" w14:textId="77777777" w:rsidR="000E5A18" w:rsidRPr="000E5A18" w:rsidRDefault="000E5A18" w:rsidP="000E5A18">
      <w:pPr>
        <w:numPr>
          <w:ilvl w:val="0"/>
          <w:numId w:val="5"/>
        </w:numPr>
      </w:pPr>
      <w:r w:rsidRPr="000E5A18">
        <w:t xml:space="preserve">The </w:t>
      </w:r>
      <w:r w:rsidRPr="00F74F8B">
        <w:t>scale was administered before (Time 1) and after (Time 2) the experimental</w:t>
      </w:r>
      <w:r w:rsidRPr="000E5A18">
        <w:t xml:space="preserve"> browsing task.</w:t>
      </w:r>
    </w:p>
    <w:p w14:paraId="674C1F15" w14:textId="77777777" w:rsidR="000E5A18" w:rsidRPr="000E5A18" w:rsidRDefault="000E5A18" w:rsidP="000E5A18">
      <w:pPr>
        <w:numPr>
          <w:ilvl w:val="0"/>
          <w:numId w:val="5"/>
        </w:numPr>
      </w:pPr>
      <w:r w:rsidRPr="000E5A18">
        <w:lastRenderedPageBreak/>
        <w:t>The aim was to detect mood changes resulting from browsing activewear, casualwear, or homewares websites.</w:t>
      </w:r>
    </w:p>
    <w:p w14:paraId="6E514397" w14:textId="77777777" w:rsidR="000E5A18" w:rsidRPr="000E5A18" w:rsidRDefault="000E5A18" w:rsidP="000E5A18">
      <w:pPr>
        <w:numPr>
          <w:ilvl w:val="0"/>
          <w:numId w:val="5"/>
        </w:numPr>
      </w:pPr>
      <w:r w:rsidRPr="000E5A18">
        <w:t>Internal consistency (Cronbach’s alpha) was acceptable across most subscales (.70–.77), except for positive mood at Time 1 (α = .59).</w:t>
      </w:r>
    </w:p>
    <w:p w14:paraId="3E9AE553" w14:textId="77777777" w:rsidR="000E5A18" w:rsidRPr="000E5A18" w:rsidRDefault="000E5A18" w:rsidP="000E5A18">
      <w:r w:rsidRPr="00F74F8B">
        <w:t>Hypotheses &amp; Analysis</w:t>
      </w:r>
      <w:r w:rsidRPr="00F74F8B">
        <w:br/>
        <w:t>The researchers hypothesized that browsing for clothing—especially activewear—would lower positive mood and increase negative mood.</w:t>
      </w:r>
      <w:r w:rsidRPr="00F74F8B">
        <w:br/>
        <w:t>A series of repeated measures factorial ANOVAs were conducted to examine</w:t>
      </w:r>
      <w:r w:rsidRPr="000E5A18">
        <w:t xml:space="preserve"> the effects of shopping condition, time, and mood valence.</w:t>
      </w:r>
    </w:p>
    <w:p w14:paraId="575C8987" w14:textId="77777777" w:rsidR="000E5A18" w:rsidRPr="000E5A18" w:rsidRDefault="000E5A18" w:rsidP="000E5A18">
      <w:r w:rsidRPr="000E5A18">
        <w:rPr>
          <w:b/>
          <w:bCs/>
        </w:rPr>
        <w:t>Key Findings</w:t>
      </w:r>
    </w:p>
    <w:p w14:paraId="1414DADC" w14:textId="77777777" w:rsidR="000E5A18" w:rsidRPr="00F74F8B" w:rsidRDefault="000E5A18" w:rsidP="000E5A18">
      <w:pPr>
        <w:numPr>
          <w:ilvl w:val="0"/>
          <w:numId w:val="6"/>
        </w:numPr>
      </w:pPr>
      <w:r w:rsidRPr="00F74F8B">
        <w:t>No Experimental Effect on Mood:</w:t>
      </w:r>
    </w:p>
    <w:p w14:paraId="7F1CE317" w14:textId="77777777" w:rsidR="000E5A18" w:rsidRPr="00F74F8B" w:rsidRDefault="000E5A18" w:rsidP="000E5A18">
      <w:pPr>
        <w:numPr>
          <w:ilvl w:val="1"/>
          <w:numId w:val="6"/>
        </w:numPr>
      </w:pPr>
      <w:r w:rsidRPr="00F74F8B">
        <w:t>There were no significant main effects of shopping condition or interactions involving shopping condition.</w:t>
      </w:r>
    </w:p>
    <w:p w14:paraId="1240D9E7" w14:textId="77777777" w:rsidR="000E5A18" w:rsidRPr="00F74F8B" w:rsidRDefault="000E5A18" w:rsidP="000E5A18">
      <w:pPr>
        <w:numPr>
          <w:ilvl w:val="1"/>
          <w:numId w:val="6"/>
        </w:numPr>
      </w:pPr>
      <w:r w:rsidRPr="00F74F8B">
        <w:t>Browsing for apparel did not significantly impact mood in the expected direction.</w:t>
      </w:r>
    </w:p>
    <w:p w14:paraId="5CF41FCC" w14:textId="77777777" w:rsidR="000E5A18" w:rsidRPr="00F74F8B" w:rsidRDefault="000E5A18" w:rsidP="000E5A18">
      <w:pPr>
        <w:numPr>
          <w:ilvl w:val="0"/>
          <w:numId w:val="6"/>
        </w:numPr>
      </w:pPr>
      <w:r w:rsidRPr="00F74F8B">
        <w:t>Main Effects Observed:</w:t>
      </w:r>
    </w:p>
    <w:p w14:paraId="1C74CDBF" w14:textId="77777777" w:rsidR="000E5A18" w:rsidRPr="00F74F8B" w:rsidRDefault="000E5A18" w:rsidP="000E5A18">
      <w:pPr>
        <w:numPr>
          <w:ilvl w:val="1"/>
          <w:numId w:val="6"/>
        </w:numPr>
      </w:pPr>
      <w:r w:rsidRPr="00F74F8B">
        <w:t>A significant main effect of time indicated that participants’ mood shifted from Time 1 to Time 2, regardless of shopping condition.</w:t>
      </w:r>
    </w:p>
    <w:p w14:paraId="4805DCCC" w14:textId="77777777" w:rsidR="000E5A18" w:rsidRPr="00F74F8B" w:rsidRDefault="000E5A18" w:rsidP="000E5A18">
      <w:pPr>
        <w:numPr>
          <w:ilvl w:val="1"/>
          <w:numId w:val="6"/>
        </w:numPr>
      </w:pPr>
      <w:r w:rsidRPr="00F74F8B">
        <w:t>A main effect of valence revealed an overall difference between positive and negative mood scores.</w:t>
      </w:r>
    </w:p>
    <w:p w14:paraId="23F451BB" w14:textId="77777777" w:rsidR="000E5A18" w:rsidRPr="00F74F8B" w:rsidRDefault="000E5A18" w:rsidP="000E5A18">
      <w:pPr>
        <w:numPr>
          <w:ilvl w:val="1"/>
          <w:numId w:val="6"/>
        </w:numPr>
      </w:pPr>
      <w:r w:rsidRPr="00F74F8B">
        <w:t>A time × valence interaction prompted separate analysis of positive and negative mood.</w:t>
      </w:r>
    </w:p>
    <w:p w14:paraId="6EF041AE" w14:textId="77777777" w:rsidR="000E5A18" w:rsidRPr="00F74F8B" w:rsidRDefault="000E5A18" w:rsidP="000E5A18">
      <w:pPr>
        <w:numPr>
          <w:ilvl w:val="0"/>
          <w:numId w:val="6"/>
        </w:numPr>
      </w:pPr>
      <w:r w:rsidRPr="00F74F8B">
        <w:t>Positive Mood:</w:t>
      </w:r>
    </w:p>
    <w:p w14:paraId="1214ACBF" w14:textId="77777777" w:rsidR="000E5A18" w:rsidRPr="00F74F8B" w:rsidRDefault="000E5A18" w:rsidP="000E5A18">
      <w:pPr>
        <w:numPr>
          <w:ilvl w:val="1"/>
          <w:numId w:val="6"/>
        </w:numPr>
      </w:pPr>
      <w:r w:rsidRPr="00F74F8B">
        <w:t>No significant effects were found. Scores remained stable across time and condition.</w:t>
      </w:r>
    </w:p>
    <w:p w14:paraId="3E33CAAB" w14:textId="77777777" w:rsidR="000E5A18" w:rsidRPr="00F74F8B" w:rsidRDefault="000E5A18" w:rsidP="000E5A18">
      <w:pPr>
        <w:numPr>
          <w:ilvl w:val="1"/>
          <w:numId w:val="6"/>
        </w:numPr>
      </w:pPr>
      <w:r w:rsidRPr="00F74F8B">
        <w:t>Mean scores were consistent (e.g., Activewear: 2.69 → 2.63; Homewares: 2.76 → 2.79).</w:t>
      </w:r>
    </w:p>
    <w:p w14:paraId="63F2CD33" w14:textId="77777777" w:rsidR="000E5A18" w:rsidRPr="00F74F8B" w:rsidRDefault="000E5A18" w:rsidP="000E5A18">
      <w:pPr>
        <w:numPr>
          <w:ilvl w:val="0"/>
          <w:numId w:val="6"/>
        </w:numPr>
      </w:pPr>
      <w:r w:rsidRPr="00F74F8B">
        <w:t>Negative Mood:</w:t>
      </w:r>
    </w:p>
    <w:p w14:paraId="74B6F783" w14:textId="77777777" w:rsidR="000E5A18" w:rsidRPr="00F74F8B" w:rsidRDefault="000E5A18" w:rsidP="000E5A18">
      <w:pPr>
        <w:numPr>
          <w:ilvl w:val="1"/>
          <w:numId w:val="6"/>
        </w:numPr>
      </w:pPr>
      <w:r w:rsidRPr="00F74F8B">
        <w:t>A significant reduction in negative mood from Time 1 to Time 2 was found across all conditions (p &lt; .001, d = .41).</w:t>
      </w:r>
    </w:p>
    <w:p w14:paraId="2A426290" w14:textId="77777777" w:rsidR="000E5A18" w:rsidRPr="00F74F8B" w:rsidRDefault="000E5A18" w:rsidP="000E5A18">
      <w:pPr>
        <w:numPr>
          <w:ilvl w:val="1"/>
          <w:numId w:val="6"/>
        </w:numPr>
      </w:pPr>
      <w:r w:rsidRPr="00F74F8B">
        <w:t>Mean negative mood scores dropped in all groups (e.g., Homewares: 1.66 → 1.41), suggesting a general mood-regulating effect of online shopping.</w:t>
      </w:r>
    </w:p>
    <w:p w14:paraId="4FCBFF76" w14:textId="77777777" w:rsidR="000E5A18" w:rsidRPr="00F74F8B" w:rsidRDefault="000E5A18" w:rsidP="000E5A18">
      <w:pPr>
        <w:numPr>
          <w:ilvl w:val="0"/>
          <w:numId w:val="6"/>
        </w:numPr>
      </w:pPr>
      <w:r w:rsidRPr="00F74F8B">
        <w:t>Interpretation:</w:t>
      </w:r>
    </w:p>
    <w:p w14:paraId="601420D7" w14:textId="77777777" w:rsidR="000E5A18" w:rsidRPr="00F74F8B" w:rsidRDefault="000E5A18" w:rsidP="000E5A18">
      <w:pPr>
        <w:numPr>
          <w:ilvl w:val="1"/>
          <w:numId w:val="6"/>
        </w:numPr>
      </w:pPr>
      <w:r w:rsidRPr="00F74F8B">
        <w:lastRenderedPageBreak/>
        <w:t>The findings suggest that brief online shopping sessions may help reduce negative mood, consistent with prior research on mood regulation.</w:t>
      </w:r>
    </w:p>
    <w:p w14:paraId="7F3CC32D" w14:textId="77777777" w:rsidR="000E5A18" w:rsidRPr="00F74F8B" w:rsidRDefault="000E5A18" w:rsidP="000E5A18">
      <w:pPr>
        <w:numPr>
          <w:ilvl w:val="1"/>
          <w:numId w:val="6"/>
        </w:numPr>
      </w:pPr>
      <w:r w:rsidRPr="00F74F8B">
        <w:t>However, there was no corresponding increase in positive mood, suggesting that such mood benefits may be limited in duration or intensity.</w:t>
      </w:r>
    </w:p>
    <w:p w14:paraId="591884D7" w14:textId="77777777" w:rsidR="000E5A18" w:rsidRPr="00F74F8B" w:rsidRDefault="000E5A18" w:rsidP="000E5A18">
      <w:pPr>
        <w:numPr>
          <w:ilvl w:val="1"/>
          <w:numId w:val="6"/>
        </w:numPr>
      </w:pPr>
      <w:r w:rsidRPr="00F74F8B">
        <w:t>Notably, even though mood improved, women in the activewear condition experienced declines in body image and implicit self-esteem, indicating that some negative psychological effects persisted.</w:t>
      </w:r>
    </w:p>
    <w:p w14:paraId="1CAD10BD" w14:textId="77777777" w:rsidR="000E5A18" w:rsidRPr="00F74F8B" w:rsidRDefault="000E5A18" w:rsidP="000E5A18">
      <w:pPr>
        <w:numPr>
          <w:ilvl w:val="1"/>
          <w:numId w:val="6"/>
        </w:numPr>
      </w:pPr>
      <w:r w:rsidRPr="00F74F8B">
        <w:t>The low internal consistency for baseline positive mood (α = .59) was acknowledged as a limitation, restricting interpretation of this subscale.</w:t>
      </w:r>
    </w:p>
    <w:p w14:paraId="25CAE92C" w14:textId="3D37D1ED" w:rsidR="00E51497" w:rsidRDefault="000E5A18">
      <w:r w:rsidRPr="000E5A18">
        <w:rPr>
          <w:b/>
          <w:bCs/>
        </w:rPr>
        <w:t>Conclusion</w:t>
      </w:r>
      <w:r w:rsidRPr="000E5A18">
        <w:br/>
        <w:t xml:space="preserve">The BEES was effective in detecting momentary mood changes in this experimental context. While the anticipated negative mood effects of browsing for clothing were not observed, the </w:t>
      </w:r>
      <w:r w:rsidRPr="00F74F8B">
        <w:t>study highlighted a more nuanced pattern: online shopping may momentarily ease negative feelings but does not necessarily elevate positive mood, and other psychological costs (e.g., body image concerns) may</w:t>
      </w:r>
      <w:r w:rsidRPr="000E5A18">
        <w:t xml:space="preserve"> still arise.</w:t>
      </w:r>
    </w:p>
    <w:p w14:paraId="4BE14D2C" w14:textId="77777777" w:rsidR="000A6C47" w:rsidRDefault="000A6C47"/>
    <w:p w14:paraId="1E195513" w14:textId="70C46A86" w:rsidR="00403FEA" w:rsidRPr="00403FEA" w:rsidRDefault="00403FEA">
      <w:pPr>
        <w:rPr>
          <w:b/>
          <w:bCs/>
          <w:color w:val="196B24" w:themeColor="accent3"/>
        </w:rPr>
      </w:pPr>
      <w:r w:rsidRPr="00403FEA">
        <w:rPr>
          <w:b/>
          <w:bCs/>
          <w:color w:val="196B24" w:themeColor="accent3"/>
        </w:rPr>
        <w:fldChar w:fldCharType="begin"/>
      </w:r>
      <w:r w:rsidRPr="00403FEA">
        <w:rPr>
          <w:b/>
          <w:bCs/>
          <w:color w:val="196B24" w:themeColor="accent3"/>
        </w:rPr>
        <w:instrText xml:space="preserve"> ADDIN EN.CITE &lt;EndNote&gt;&lt;Cite&gt;&lt;Author&gt;Ricciardo&lt;/Author&gt;&lt;Year&gt;2022&lt;/Year&gt;&lt;RecNum&gt;16&lt;/RecNum&gt;&lt;DisplayText&gt;(Ricciardo et al., 2022)&lt;/DisplayText&gt;&lt;record&gt;&lt;rec-number&gt;16&lt;/rec-number&gt;&lt;foreign-keys&gt;&lt;key app="EN" db-id="0zxrtstvyrszt2edv9m55z9zzrx5zd9e5srt" timestamp="1747114794"&gt;16&lt;/key&gt;&lt;/foreign-keys&gt;&lt;ref-type name="Journal Article"&gt;17&lt;/ref-type&gt;&lt;contributors&gt;&lt;authors&gt;&lt;author&gt;Ricciardo, Aidan&lt;/author&gt;&lt;author&gt;Rogers, Shane L&lt;/author&gt;&lt;author&gt;Puttick, Stephen D&lt;/author&gt;&lt;author&gt;Skead, Natalie&lt;/author&gt;&lt;author&gt;Tarrant, Stella&lt;/author&gt;&lt;author&gt;Thomas, Melville&lt;/author&gt;&lt;/authors&gt;&lt;/contributors&gt;&lt;titles&gt;&lt;title&gt;Understanding, promoting and supporting LGBTQI+ diversity in legal education&lt;/title&gt;&lt;secondary-title&gt;The Law Teacher&lt;/secondary-title&gt;&lt;/titles&gt;&lt;periodical&gt;&lt;full-title&gt;The Law Teacher&lt;/full-title&gt;&lt;/periodical&gt;&lt;pages&gt;307-334&lt;/pages&gt;&lt;volume&gt;56&lt;/volume&gt;&lt;number&gt;3&lt;/number&gt;&lt;dates&gt;&lt;year&gt;2022&lt;/year&gt;&lt;/dates&gt;&lt;isbn&gt;0306-9400&lt;/isbn&gt;&lt;urls&gt;&lt;/urls&gt;&lt;electronic-resource-num&gt;10.1080/03069400.2021.1949183&lt;/electronic-resource-num&gt;&lt;/record&gt;&lt;/Cite&gt;&lt;/EndNote&gt;</w:instrText>
      </w:r>
      <w:r w:rsidRPr="00403FEA">
        <w:rPr>
          <w:b/>
          <w:bCs/>
          <w:color w:val="196B24" w:themeColor="accent3"/>
        </w:rPr>
        <w:fldChar w:fldCharType="separate"/>
      </w:r>
      <w:r w:rsidRPr="00403FEA">
        <w:rPr>
          <w:b/>
          <w:bCs/>
          <w:noProof/>
          <w:color w:val="196B24" w:themeColor="accent3"/>
        </w:rPr>
        <w:t>(Ricciardo et al., 2022)</w:t>
      </w:r>
      <w:r w:rsidRPr="00403FEA">
        <w:rPr>
          <w:b/>
          <w:bCs/>
          <w:color w:val="196B24" w:themeColor="accent3"/>
        </w:rPr>
        <w:fldChar w:fldCharType="end"/>
      </w:r>
    </w:p>
    <w:p w14:paraId="0C860DD6" w14:textId="77777777" w:rsidR="00403FEA" w:rsidRPr="00403FEA" w:rsidRDefault="00403FEA" w:rsidP="00403FEA">
      <w:r w:rsidRPr="00403FEA">
        <w:rPr>
          <w:b/>
          <w:bCs/>
        </w:rPr>
        <w:t>Study Overview</w:t>
      </w:r>
      <w:r w:rsidRPr="00403FEA">
        <w:br/>
        <w:t xml:space="preserve">This study used the </w:t>
      </w:r>
      <w:r w:rsidRPr="00403FEA">
        <w:rPr>
          <w:i/>
          <w:iCs/>
        </w:rPr>
        <w:t>Brief Emotional Experience Scale</w:t>
      </w:r>
      <w:r w:rsidRPr="00403FEA">
        <w:t xml:space="preserve"> (BEES) as part of a 2020 online survey investigating general emotional well-being among Australian law students. The focus was on comparing well-being outcomes between LGBTQI+ and non-LGBTQI+ participants and exploring how factors like belonging, acceptance, and perceived stressors in law school related to emotional well-being.</w:t>
      </w:r>
    </w:p>
    <w:p w14:paraId="0DCD8F28" w14:textId="77777777" w:rsidR="00403FEA" w:rsidRPr="00403FEA" w:rsidRDefault="00403FEA" w:rsidP="00403FEA">
      <w:r w:rsidRPr="00403FEA">
        <w:rPr>
          <w:b/>
          <w:bCs/>
        </w:rPr>
        <w:t>How the BEES Was Used</w:t>
      </w:r>
    </w:p>
    <w:p w14:paraId="23804AC2" w14:textId="429C96ED" w:rsidR="00403FEA" w:rsidRPr="00F74F8B" w:rsidRDefault="00403FEA">
      <w:pPr>
        <w:numPr>
          <w:ilvl w:val="0"/>
          <w:numId w:val="10"/>
        </w:numPr>
      </w:pPr>
      <w:r w:rsidRPr="00F74F8B">
        <w:t xml:space="preserve">Participants rated how they had felt over the past month </w:t>
      </w:r>
    </w:p>
    <w:p w14:paraId="0BC0AA5B" w14:textId="77777777" w:rsidR="00403FEA" w:rsidRPr="00F74F8B" w:rsidRDefault="00403FEA">
      <w:pPr>
        <w:numPr>
          <w:ilvl w:val="0"/>
          <w:numId w:val="10"/>
        </w:numPr>
      </w:pPr>
      <w:r w:rsidRPr="00F74F8B">
        <w:t>The BEES demonstrated strong internal consistency in this study (Cronbach’s α = .84).</w:t>
      </w:r>
    </w:p>
    <w:p w14:paraId="7954092C" w14:textId="77777777" w:rsidR="00403FEA" w:rsidRPr="00403FEA" w:rsidRDefault="00403FEA" w:rsidP="00403FEA">
      <w:r w:rsidRPr="00403FEA">
        <w:rPr>
          <w:b/>
          <w:bCs/>
        </w:rPr>
        <w:t>Key Findings</w:t>
      </w:r>
    </w:p>
    <w:p w14:paraId="27F0CBF4" w14:textId="77777777" w:rsidR="00403FEA" w:rsidRPr="00F74F8B" w:rsidRDefault="00403FEA">
      <w:pPr>
        <w:numPr>
          <w:ilvl w:val="0"/>
          <w:numId w:val="11"/>
        </w:numPr>
      </w:pPr>
      <w:r w:rsidRPr="00F74F8B">
        <w:t>Overall Emotional Well-Being:</w:t>
      </w:r>
    </w:p>
    <w:p w14:paraId="5BCD29EE" w14:textId="77777777" w:rsidR="00403FEA" w:rsidRPr="00F74F8B" w:rsidRDefault="00403FEA">
      <w:pPr>
        <w:numPr>
          <w:ilvl w:val="1"/>
          <w:numId w:val="11"/>
        </w:numPr>
      </w:pPr>
      <w:r w:rsidRPr="00F74F8B">
        <w:t>LGBTQI+ students reported significantly lower emotional well-being than non-LGBTQI+ peers.</w:t>
      </w:r>
    </w:p>
    <w:p w14:paraId="68CE6494" w14:textId="77777777" w:rsidR="00403FEA" w:rsidRPr="00F74F8B" w:rsidRDefault="00403FEA">
      <w:pPr>
        <w:numPr>
          <w:ilvl w:val="1"/>
          <w:numId w:val="11"/>
        </w:numPr>
      </w:pPr>
      <w:r w:rsidRPr="00F74F8B">
        <w:lastRenderedPageBreak/>
        <w:t>A higher proportion of LGBTQI+ students (56%) scored ≤ 0 on the BEES, compared to 46% of non-LGBTQI+ students, indicating more frequent experiences of negative over positive emotion.</w:t>
      </w:r>
    </w:p>
    <w:p w14:paraId="50F568CB" w14:textId="77777777" w:rsidR="00403FEA" w:rsidRPr="00F74F8B" w:rsidRDefault="00403FEA">
      <w:pPr>
        <w:numPr>
          <w:ilvl w:val="0"/>
          <w:numId w:val="11"/>
        </w:numPr>
      </w:pPr>
      <w:r w:rsidRPr="00F74F8B">
        <w:t>Belongingness:</w:t>
      </w:r>
    </w:p>
    <w:p w14:paraId="71C20437" w14:textId="77777777" w:rsidR="00403FEA" w:rsidRPr="00F74F8B" w:rsidRDefault="00403FEA">
      <w:pPr>
        <w:numPr>
          <w:ilvl w:val="1"/>
          <w:numId w:val="11"/>
        </w:numPr>
      </w:pPr>
      <w:r w:rsidRPr="00F74F8B">
        <w:t>Emotional well-being was positively associated with a sense of belonging (e.g., to university, faculty, discipline, cohort) for both groups.</w:t>
      </w:r>
    </w:p>
    <w:p w14:paraId="3B28B555" w14:textId="77777777" w:rsidR="00403FEA" w:rsidRPr="00F74F8B" w:rsidRDefault="00403FEA">
      <w:pPr>
        <w:numPr>
          <w:ilvl w:val="1"/>
          <w:numId w:val="11"/>
        </w:numPr>
      </w:pPr>
      <w:r w:rsidRPr="00F74F8B">
        <w:t>The association was stronger for LGBTQI+ students (r = .40) than for non-LGBTQI+ students (r = .27), suggesting that belonging plays a more critical role in the well-being of LGBTQI+ students.</w:t>
      </w:r>
    </w:p>
    <w:p w14:paraId="23C14164" w14:textId="77777777" w:rsidR="00403FEA" w:rsidRPr="00F74F8B" w:rsidRDefault="00403FEA">
      <w:pPr>
        <w:numPr>
          <w:ilvl w:val="0"/>
          <w:numId w:val="11"/>
        </w:numPr>
      </w:pPr>
      <w:r w:rsidRPr="00F74F8B">
        <w:t>Perceived Acceptance:</w:t>
      </w:r>
    </w:p>
    <w:p w14:paraId="47F6660E" w14:textId="77777777" w:rsidR="00403FEA" w:rsidRPr="00F74F8B" w:rsidRDefault="00403FEA">
      <w:pPr>
        <w:numPr>
          <w:ilvl w:val="1"/>
          <w:numId w:val="11"/>
        </w:numPr>
      </w:pPr>
      <w:r w:rsidRPr="00F74F8B">
        <w:t>Among LGBTQI+ students, perceiving the law school as accepting of LGBTQI+ identities was positively associated with emotional well-being (r = .35).</w:t>
      </w:r>
    </w:p>
    <w:p w14:paraId="52B600ED" w14:textId="77777777" w:rsidR="00403FEA" w:rsidRPr="00F74F8B" w:rsidRDefault="00403FEA">
      <w:pPr>
        <w:numPr>
          <w:ilvl w:val="1"/>
          <w:numId w:val="11"/>
        </w:numPr>
      </w:pPr>
      <w:r w:rsidRPr="00F74F8B">
        <w:t>No such association was found among non-LGBTQI+ students.</w:t>
      </w:r>
    </w:p>
    <w:p w14:paraId="2B4E55C5" w14:textId="77777777" w:rsidR="00403FEA" w:rsidRPr="00F74F8B" w:rsidRDefault="00403FEA">
      <w:pPr>
        <w:numPr>
          <w:ilvl w:val="0"/>
          <w:numId w:val="11"/>
        </w:numPr>
      </w:pPr>
      <w:r w:rsidRPr="00F74F8B">
        <w:t>Witnessing Harassment or Bullying:</w:t>
      </w:r>
    </w:p>
    <w:p w14:paraId="773D3FF4" w14:textId="77777777" w:rsidR="00403FEA" w:rsidRPr="00F74F8B" w:rsidRDefault="00403FEA">
      <w:pPr>
        <w:numPr>
          <w:ilvl w:val="1"/>
          <w:numId w:val="11"/>
        </w:numPr>
      </w:pPr>
      <w:r w:rsidRPr="00F74F8B">
        <w:t>A weak negative association was found between emotional well-being and witnessing harassment among non-LGBTQI+ students.</w:t>
      </w:r>
    </w:p>
    <w:p w14:paraId="03CB683C" w14:textId="77777777" w:rsidR="00403FEA" w:rsidRPr="00F74F8B" w:rsidRDefault="00403FEA">
      <w:pPr>
        <w:numPr>
          <w:ilvl w:val="1"/>
          <w:numId w:val="11"/>
        </w:numPr>
      </w:pPr>
      <w:r w:rsidRPr="00F74F8B">
        <w:t>No such association was observed for LGBTQI+ students.</w:t>
      </w:r>
    </w:p>
    <w:p w14:paraId="2D6A6B30" w14:textId="77777777" w:rsidR="00403FEA" w:rsidRPr="00F74F8B" w:rsidRDefault="00403FEA">
      <w:pPr>
        <w:numPr>
          <w:ilvl w:val="0"/>
          <w:numId w:val="11"/>
        </w:numPr>
      </w:pPr>
      <w:r w:rsidRPr="00F74F8B">
        <w:t>Self-Censorship:</w:t>
      </w:r>
    </w:p>
    <w:p w14:paraId="669EDC6A" w14:textId="77777777" w:rsidR="00403FEA" w:rsidRPr="00F74F8B" w:rsidRDefault="00403FEA">
      <w:pPr>
        <w:numPr>
          <w:ilvl w:val="1"/>
          <w:numId w:val="11"/>
        </w:numPr>
      </w:pPr>
      <w:r w:rsidRPr="00F74F8B">
        <w:t>There were small negative associations between well-being and self-censorship among non-LGBTQI+ participants.</w:t>
      </w:r>
    </w:p>
    <w:p w14:paraId="777AAF63" w14:textId="77777777" w:rsidR="00403FEA" w:rsidRPr="00F74F8B" w:rsidRDefault="00403FEA">
      <w:pPr>
        <w:numPr>
          <w:ilvl w:val="1"/>
          <w:numId w:val="11"/>
        </w:numPr>
      </w:pPr>
      <w:r w:rsidRPr="00F74F8B">
        <w:t>Among LGBTQI+ students, these associations were moderate, indicating that pressure to self-censor may contribute more strongly to emotional strain in this group.</w:t>
      </w:r>
    </w:p>
    <w:p w14:paraId="38A763D9" w14:textId="77777777" w:rsidR="00403FEA" w:rsidRPr="00F74F8B" w:rsidRDefault="00403FEA">
      <w:pPr>
        <w:numPr>
          <w:ilvl w:val="0"/>
          <w:numId w:val="11"/>
        </w:numPr>
      </w:pPr>
      <w:r w:rsidRPr="00F74F8B">
        <w:t>Law School Appraisal:</w:t>
      </w:r>
    </w:p>
    <w:p w14:paraId="08AE517B" w14:textId="77777777" w:rsidR="00403FEA" w:rsidRPr="00F74F8B" w:rsidRDefault="00403FEA">
      <w:pPr>
        <w:numPr>
          <w:ilvl w:val="1"/>
          <w:numId w:val="11"/>
        </w:numPr>
      </w:pPr>
      <w:r w:rsidRPr="00F74F8B">
        <w:t>Perceiving law school as supportive was positively associated with well-being for all students.</w:t>
      </w:r>
    </w:p>
    <w:p w14:paraId="22788067" w14:textId="77777777" w:rsidR="00403FEA" w:rsidRPr="00F74F8B" w:rsidRDefault="00403FEA">
      <w:pPr>
        <w:numPr>
          <w:ilvl w:val="1"/>
          <w:numId w:val="11"/>
        </w:numPr>
      </w:pPr>
      <w:r w:rsidRPr="00F74F8B">
        <w:t>Perceiving it as stressful was negatively associated with well-being for both groups.</w:t>
      </w:r>
    </w:p>
    <w:p w14:paraId="03E2A30C" w14:textId="77777777" w:rsidR="00403FEA" w:rsidRPr="00F74F8B" w:rsidRDefault="00403FEA">
      <w:pPr>
        <w:numPr>
          <w:ilvl w:val="1"/>
          <w:numId w:val="11"/>
        </w:numPr>
      </w:pPr>
      <w:r w:rsidRPr="00F74F8B">
        <w:t>Perceiving it as competitive was weakly negatively associated with well-being only among non-LGBTQI+ students.</w:t>
      </w:r>
    </w:p>
    <w:p w14:paraId="2895BC9B" w14:textId="77777777" w:rsidR="00403FEA" w:rsidRPr="00F74F8B" w:rsidRDefault="00403FEA">
      <w:pPr>
        <w:numPr>
          <w:ilvl w:val="0"/>
          <w:numId w:val="11"/>
        </w:numPr>
      </w:pPr>
      <w:r w:rsidRPr="00F74F8B">
        <w:t>Specific Stressors:</w:t>
      </w:r>
    </w:p>
    <w:p w14:paraId="13715775" w14:textId="77777777" w:rsidR="00403FEA" w:rsidRPr="00F74F8B" w:rsidRDefault="00403FEA">
      <w:pPr>
        <w:numPr>
          <w:ilvl w:val="1"/>
          <w:numId w:val="11"/>
        </w:numPr>
      </w:pPr>
      <w:r w:rsidRPr="00F74F8B">
        <w:lastRenderedPageBreak/>
        <w:t>Across both groups, most law school-related stressors were negatively associated with BEES scores.</w:t>
      </w:r>
    </w:p>
    <w:p w14:paraId="7E34F27A" w14:textId="77777777" w:rsidR="00403FEA" w:rsidRPr="00F74F8B" w:rsidRDefault="00403FEA">
      <w:pPr>
        <w:numPr>
          <w:ilvl w:val="1"/>
          <w:numId w:val="11"/>
        </w:numPr>
      </w:pPr>
      <w:r w:rsidRPr="00F74F8B">
        <w:t>Interpersonal stressors (e.g., interactions with staff and peers) were more strongly linked to emotional well-being among LGBTQI+ students than among their non-LGBTQI+ counterparts.</w:t>
      </w:r>
    </w:p>
    <w:p w14:paraId="50471D64" w14:textId="77777777" w:rsidR="00403FEA" w:rsidRPr="002D3F94" w:rsidRDefault="00403FEA" w:rsidP="00403FEA">
      <w:r w:rsidRPr="00403FEA">
        <w:rPr>
          <w:b/>
          <w:bCs/>
        </w:rPr>
        <w:t>Conclusion</w:t>
      </w:r>
      <w:r w:rsidRPr="00403FEA">
        <w:br/>
      </w:r>
      <w:r w:rsidRPr="002D3F94">
        <w:t>This study demonstrates the BEES’s utility in identifying emotional well-being disparities linked to minority status and social climate. It highlights how belongingness, perceived acceptance, and self-censorship are critical contributors to emotional health, particularly for LGBTQI+ students navigating law school environments. The BEES proved to be a sensitive, reliable tool for capturing these nuanced patterns in a student population.</w:t>
      </w:r>
    </w:p>
    <w:p w14:paraId="70FCECCE" w14:textId="77777777" w:rsidR="00D25E70" w:rsidRDefault="00D25E70" w:rsidP="00403FEA"/>
    <w:p w14:paraId="005CF23B" w14:textId="228A547C" w:rsidR="00D25E70" w:rsidRPr="00D25E70" w:rsidRDefault="00D25E70" w:rsidP="00403FEA">
      <w:pPr>
        <w:rPr>
          <w:b/>
          <w:bCs/>
          <w:color w:val="196B24" w:themeColor="accent3"/>
        </w:rPr>
      </w:pPr>
      <w:r w:rsidRPr="00D25E70">
        <w:rPr>
          <w:b/>
          <w:bCs/>
          <w:color w:val="196B24" w:themeColor="accent3"/>
        </w:rPr>
        <w:fldChar w:fldCharType="begin"/>
      </w:r>
      <w:r w:rsidRPr="00D25E70">
        <w:rPr>
          <w:b/>
          <w:bCs/>
          <w:color w:val="196B24" w:themeColor="accent3"/>
        </w:rPr>
        <w:instrText xml:space="preserve"> ADDIN EN.CITE &lt;EndNote&gt;&lt;Cite&gt;&lt;Author&gt;Rogers&lt;/Author&gt;&lt;Year&gt;2022&lt;/Year&gt;&lt;RecNum&gt;1&lt;/RecNum&gt;&lt;DisplayText&gt;(Rogers et al., 2022)&lt;/DisplayText&gt;&lt;record&gt;&lt;rec-number&gt;1&lt;/rec-number&gt;&lt;foreign-keys&gt;&lt;key app="EN" db-id="0zxrtstvyrszt2edv9m55z9zzrx5zd9e5srt" timestamp="1747110299"&gt;1&lt;/key&gt;&lt;/foreign-keys&gt;&lt;ref-type name="Journal Article"&gt;17&lt;/ref-type&gt;&lt;contributors&gt;&lt;authors&gt;&lt;author&gt;Rogers, Shane L&lt;/author&gt;&lt;author&gt;Hollett, Ross&lt;/author&gt;&lt;author&gt;Li, Yanqi R&lt;/author&gt;&lt;author&gt;Speelman, Craig P&lt;/author&gt;&lt;/authors&gt;&lt;/contributors&gt;&lt;titles&gt;&lt;title&gt;An evaluation of virtual reality role-play experiences for helping-profession courses&lt;/title&gt;&lt;secondary-title&gt;Teaching of Psychology&lt;/secondary-title&gt;&lt;/titles&gt;&lt;periodical&gt;&lt;full-title&gt;Teaching of Psychology&lt;/full-title&gt;&lt;/periodical&gt;&lt;pages&gt;78-84&lt;/pages&gt;&lt;volume&gt;49&lt;/volume&gt;&lt;number&gt;1&lt;/number&gt;&lt;dates&gt;&lt;year&gt;2022&lt;/year&gt;&lt;/dates&gt;&lt;isbn&gt;0098-6283&lt;/isbn&gt;&lt;urls&gt;&lt;/urls&gt;&lt;electronic-resource-num&gt;10.1177/0098628320983231&lt;/electronic-resource-num&gt;&lt;/record&gt;&lt;/Cite&gt;&lt;/EndNote&gt;</w:instrText>
      </w:r>
      <w:r w:rsidRPr="00D25E70">
        <w:rPr>
          <w:b/>
          <w:bCs/>
          <w:color w:val="196B24" w:themeColor="accent3"/>
        </w:rPr>
        <w:fldChar w:fldCharType="separate"/>
      </w:r>
      <w:r w:rsidRPr="00D25E70">
        <w:rPr>
          <w:b/>
          <w:bCs/>
          <w:noProof/>
          <w:color w:val="196B24" w:themeColor="accent3"/>
        </w:rPr>
        <w:t>(Rogers et al., 2022)</w:t>
      </w:r>
      <w:r w:rsidRPr="00D25E70">
        <w:rPr>
          <w:b/>
          <w:bCs/>
          <w:color w:val="196B24" w:themeColor="accent3"/>
        </w:rPr>
        <w:fldChar w:fldCharType="end"/>
      </w:r>
    </w:p>
    <w:p w14:paraId="543AFC6B" w14:textId="77777777" w:rsidR="00D25E70" w:rsidRPr="00D25E70" w:rsidRDefault="00D25E70" w:rsidP="00D25E70">
      <w:r w:rsidRPr="00D25E70">
        <w:rPr>
          <w:b/>
          <w:bCs/>
        </w:rPr>
        <w:t>Study Overview</w:t>
      </w:r>
      <w:r w:rsidRPr="00D25E70">
        <w:br/>
      </w:r>
      <w:r w:rsidRPr="002D3F94">
        <w:t xml:space="preserve">This study used the </w:t>
      </w:r>
      <w:r w:rsidRPr="002D3F94">
        <w:rPr>
          <w:i/>
          <w:iCs/>
        </w:rPr>
        <w:t>Brief Emotional Experience Scale</w:t>
      </w:r>
      <w:r w:rsidRPr="002D3F94">
        <w:t xml:space="preserve"> (BEES) to assess emotional responses to virtual reality (VR) </w:t>
      </w:r>
      <w:proofErr w:type="spellStart"/>
      <w:r w:rsidRPr="002D3F94">
        <w:t>counseling</w:t>
      </w:r>
      <w:proofErr w:type="spellEnd"/>
      <w:r w:rsidRPr="002D3F94">
        <w:t xml:space="preserve"> role-play scenarios. The BEES was applied to measure participants' self-reported emotional states before and after engaging in the VR scenarios, and to gauge participants' perceptions of the emotional state of a virtual client character within the scenarios.</w:t>
      </w:r>
    </w:p>
    <w:p w14:paraId="75F2882F" w14:textId="77777777" w:rsidR="00D25E70" w:rsidRPr="00D25E70" w:rsidRDefault="00D25E70" w:rsidP="00D25E70">
      <w:r w:rsidRPr="00D25E70">
        <w:rPr>
          <w:b/>
          <w:bCs/>
        </w:rPr>
        <w:t>How the BEES Was Used</w:t>
      </w:r>
    </w:p>
    <w:p w14:paraId="4A22EB5D" w14:textId="77777777" w:rsidR="00D25E70" w:rsidRPr="002D3F94" w:rsidRDefault="00D25E70">
      <w:pPr>
        <w:numPr>
          <w:ilvl w:val="0"/>
          <w:numId w:val="25"/>
        </w:numPr>
      </w:pPr>
      <w:r w:rsidRPr="002D3F94">
        <w:t>The BEES was administered at two key timepoints:</w:t>
      </w:r>
    </w:p>
    <w:p w14:paraId="38AC1F2F" w14:textId="77777777" w:rsidR="00D25E70" w:rsidRPr="002D3F94" w:rsidRDefault="00D25E70">
      <w:pPr>
        <w:numPr>
          <w:ilvl w:val="1"/>
          <w:numId w:val="26"/>
        </w:numPr>
      </w:pPr>
      <w:r w:rsidRPr="002D3F94">
        <w:t>Pre-scenario: To assess baseline emotional state</w:t>
      </w:r>
    </w:p>
    <w:p w14:paraId="3E352418" w14:textId="77777777" w:rsidR="00D25E70" w:rsidRPr="002D3F94" w:rsidRDefault="00D25E70">
      <w:pPr>
        <w:numPr>
          <w:ilvl w:val="1"/>
          <w:numId w:val="26"/>
        </w:numPr>
      </w:pPr>
      <w:r w:rsidRPr="002D3F94">
        <w:t>Post-scenario: To determine whether the VR task induced distress or uplift</w:t>
      </w:r>
    </w:p>
    <w:p w14:paraId="17B67447" w14:textId="77777777" w:rsidR="00D25E70" w:rsidRPr="002D3F94" w:rsidRDefault="00D25E70">
      <w:pPr>
        <w:numPr>
          <w:ilvl w:val="0"/>
          <w:numId w:val="25"/>
        </w:numPr>
      </w:pPr>
      <w:r w:rsidRPr="002D3F94">
        <w:t>A modified version of the BEES was also used after each scenario to assess how participants perceived the virtual client's emotions, using the same positive and negative items.</w:t>
      </w:r>
    </w:p>
    <w:p w14:paraId="4D978D2D" w14:textId="77777777" w:rsidR="00D25E70" w:rsidRPr="002D3F94" w:rsidRDefault="00D25E70">
      <w:pPr>
        <w:numPr>
          <w:ilvl w:val="0"/>
          <w:numId w:val="25"/>
        </w:numPr>
      </w:pPr>
      <w:r w:rsidRPr="002D3F94">
        <w:t>Although internal consistency (Cronbach’s alpha) was lower in this sample (likely due to low variability and small sample size), ordinal alpha values were acceptable, and the BEES's broader reliability and validity are well-established.</w:t>
      </w:r>
    </w:p>
    <w:p w14:paraId="4A0FD8D4" w14:textId="77777777" w:rsidR="00D25E70" w:rsidRPr="00D25E70" w:rsidRDefault="00D25E70" w:rsidP="00D25E70">
      <w:r w:rsidRPr="00D25E70">
        <w:rPr>
          <w:b/>
          <w:bCs/>
        </w:rPr>
        <w:t>Key Findings</w:t>
      </w:r>
    </w:p>
    <w:p w14:paraId="5CFE22EB" w14:textId="77777777" w:rsidR="00D25E70" w:rsidRPr="002D3F94" w:rsidRDefault="00D25E70">
      <w:pPr>
        <w:numPr>
          <w:ilvl w:val="0"/>
          <w:numId w:val="27"/>
        </w:numPr>
      </w:pPr>
      <w:r w:rsidRPr="002D3F94">
        <w:t>Baseline Mood Was Positive:</w:t>
      </w:r>
    </w:p>
    <w:p w14:paraId="1C8E6C69" w14:textId="77777777" w:rsidR="00D25E70" w:rsidRPr="002D3F94" w:rsidRDefault="00D25E70">
      <w:pPr>
        <w:numPr>
          <w:ilvl w:val="1"/>
          <w:numId w:val="27"/>
        </w:numPr>
      </w:pPr>
      <w:r w:rsidRPr="002D3F94">
        <w:t>Pre-scenario BEES scores were generally high (M = 1.35, SD = 0.71)</w:t>
      </w:r>
    </w:p>
    <w:p w14:paraId="1EE1C639" w14:textId="77777777" w:rsidR="00D25E70" w:rsidRPr="002D3F94" w:rsidRDefault="00D25E70">
      <w:pPr>
        <w:numPr>
          <w:ilvl w:val="1"/>
          <w:numId w:val="27"/>
        </w:numPr>
      </w:pPr>
      <w:r w:rsidRPr="002D3F94">
        <w:lastRenderedPageBreak/>
        <w:t>96% of participants reported more positive than negative emotion at baseline</w:t>
      </w:r>
    </w:p>
    <w:p w14:paraId="567E3686" w14:textId="77777777" w:rsidR="00D25E70" w:rsidRPr="002D3F94" w:rsidRDefault="00D25E70">
      <w:pPr>
        <w:numPr>
          <w:ilvl w:val="0"/>
          <w:numId w:val="27"/>
        </w:numPr>
      </w:pPr>
      <w:r w:rsidRPr="002D3F94">
        <w:t>Virtual Character Perceived as Distressed:</w:t>
      </w:r>
    </w:p>
    <w:p w14:paraId="42FE86E6" w14:textId="77777777" w:rsidR="00D25E70" w:rsidRPr="002D3F94" w:rsidRDefault="00D25E70">
      <w:pPr>
        <w:numPr>
          <w:ilvl w:val="1"/>
          <w:numId w:val="27"/>
        </w:numPr>
      </w:pPr>
      <w:r w:rsidRPr="002D3F94">
        <w:t>96% of participants perceived the virtual client character as exhibiting more negative than positive emotion</w:t>
      </w:r>
    </w:p>
    <w:p w14:paraId="398A05B0" w14:textId="77777777" w:rsidR="00D25E70" w:rsidRPr="002D3F94" w:rsidRDefault="00D25E70">
      <w:pPr>
        <w:numPr>
          <w:ilvl w:val="1"/>
          <w:numId w:val="27"/>
        </w:numPr>
      </w:pPr>
      <w:r w:rsidRPr="002D3F94">
        <w:t>This perception did not differ between delivery modes (desktop vs. VR headset)</w:t>
      </w:r>
    </w:p>
    <w:p w14:paraId="7F090C7F" w14:textId="77777777" w:rsidR="00D25E70" w:rsidRPr="002D3F94" w:rsidRDefault="00D25E70">
      <w:pPr>
        <w:numPr>
          <w:ilvl w:val="0"/>
          <w:numId w:val="27"/>
        </w:numPr>
      </w:pPr>
      <w:r w:rsidRPr="002D3F94">
        <w:t>Participant Mood Improved After the Scenarios:</w:t>
      </w:r>
    </w:p>
    <w:p w14:paraId="193162FE" w14:textId="77777777" w:rsidR="00D25E70" w:rsidRPr="002D3F94" w:rsidRDefault="00D25E70">
      <w:pPr>
        <w:numPr>
          <w:ilvl w:val="1"/>
          <w:numId w:val="27"/>
        </w:numPr>
      </w:pPr>
      <w:r w:rsidRPr="002D3F94">
        <w:t>Mean BEES score increased significantly from 1.35 (pre) to 1.81 (post) (p &lt; .001), suggesting the experience was generally emotionally uplifting or affirming</w:t>
      </w:r>
    </w:p>
    <w:p w14:paraId="16AF71AF" w14:textId="77777777" w:rsidR="00D25E70" w:rsidRPr="002D3F94" w:rsidRDefault="00D25E70">
      <w:pPr>
        <w:numPr>
          <w:ilvl w:val="1"/>
          <w:numId w:val="27"/>
        </w:numPr>
      </w:pPr>
      <w:r w:rsidRPr="002D3F94">
        <w:t>61% of participants reported more positive emotion after the scenarios</w:t>
      </w:r>
    </w:p>
    <w:p w14:paraId="63A8FE05" w14:textId="77777777" w:rsidR="00D25E70" w:rsidRPr="002D3F94" w:rsidRDefault="00D25E70">
      <w:pPr>
        <w:numPr>
          <w:ilvl w:val="1"/>
          <w:numId w:val="27"/>
        </w:numPr>
      </w:pPr>
      <w:r w:rsidRPr="002D3F94">
        <w:t>24% reported no change, and 14% experienced a decrease in mood</w:t>
      </w:r>
    </w:p>
    <w:p w14:paraId="6525EF8A" w14:textId="77777777" w:rsidR="00D25E70" w:rsidRPr="002D3F94" w:rsidRDefault="00D25E70">
      <w:pPr>
        <w:numPr>
          <w:ilvl w:val="0"/>
          <w:numId w:val="27"/>
        </w:numPr>
      </w:pPr>
      <w:r w:rsidRPr="002D3F94">
        <w:t>Implications for Student Well-Being:</w:t>
      </w:r>
    </w:p>
    <w:p w14:paraId="7B636648" w14:textId="77777777" w:rsidR="00D25E70" w:rsidRPr="002D3F94" w:rsidRDefault="00D25E70">
      <w:pPr>
        <w:numPr>
          <w:ilvl w:val="1"/>
          <w:numId w:val="27"/>
        </w:numPr>
      </w:pPr>
      <w:r w:rsidRPr="002D3F94">
        <w:t>Although the majority benefited emotionally from the scenarios, the minority who experienced a mood decline indicates a potential risk of emotional distress, particularly in simulations involving more intense or sensitive subject matter.</w:t>
      </w:r>
    </w:p>
    <w:p w14:paraId="4C99CCC4" w14:textId="7B69DA91" w:rsidR="00D25E70" w:rsidRPr="002D3F94" w:rsidRDefault="00D25E70" w:rsidP="00403FEA">
      <w:r w:rsidRPr="00D25E70">
        <w:rPr>
          <w:b/>
          <w:bCs/>
        </w:rPr>
        <w:t>Conclusion</w:t>
      </w:r>
      <w:r w:rsidRPr="00D25E70">
        <w:br/>
      </w:r>
      <w:r w:rsidRPr="002D3F94">
        <w:t>The BEES served as both a self-report tool and a perception measure in this study, capturing not only changes in student well-being during immersive training, but also how participants interpreted the emotional cues of virtual clients. These findings demonstrate BEES’s versatility in VR-based educational contexts and its value for evaluating the affective impact of simulation-based learning.</w:t>
      </w:r>
    </w:p>
    <w:p w14:paraId="0016C970" w14:textId="77777777" w:rsidR="00403FEA" w:rsidRDefault="00403FEA"/>
    <w:p w14:paraId="0667482D" w14:textId="42D70117" w:rsidR="0034627F" w:rsidRPr="0034627F" w:rsidRDefault="0034627F">
      <w:pPr>
        <w:rPr>
          <w:b/>
          <w:bCs/>
          <w:color w:val="196B24" w:themeColor="accent3"/>
        </w:rPr>
      </w:pPr>
      <w:r w:rsidRPr="0034627F">
        <w:rPr>
          <w:b/>
          <w:bCs/>
          <w:color w:val="196B24" w:themeColor="accent3"/>
        </w:rPr>
        <w:fldChar w:fldCharType="begin"/>
      </w:r>
      <w:r w:rsidRPr="0034627F">
        <w:rPr>
          <w:b/>
          <w:bCs/>
          <w:color w:val="196B24" w:themeColor="accent3"/>
        </w:rPr>
        <w:instrText xml:space="preserve"> ADDIN EN.CITE &lt;EndNote&gt;&lt;Cite&gt;&lt;Author&gt;Willford&lt;/Author&gt;&lt;Year&gt;2022&lt;/Year&gt;&lt;RecNum&gt;13&lt;/RecNum&gt;&lt;DisplayText&gt;(Willford et al., 2022)&lt;/DisplayText&gt;&lt;record&gt;&lt;rec-number&gt;13&lt;/rec-number&gt;&lt;foreign-keys&gt;&lt;key app="EN" db-id="0zxrtstvyrszt2edv9m55z9zzrx5zd9e5srt" timestamp="1747114668"&gt;13&lt;/key&gt;&lt;/foreign-keys&gt;&lt;ref-type name="Journal Article"&gt;17&lt;/ref-type&gt;&lt;contributors&gt;&lt;authors&gt;&lt;author&gt;Willford, Jennifer A&lt;/author&gt;&lt;author&gt;Gallen, Robert T&lt;/author&gt;&lt;author&gt;Cruz, Teagan&lt;/author&gt;&lt;author&gt;Hensler, Haley&lt;/author&gt;&lt;author&gt;Khalaifa, Mohamad&lt;/author&gt;&lt;author&gt;Leonard, M&lt;/author&gt;&lt;author&gt;Wernert, Elizabeth&lt;/author&gt;&lt;author&gt;Willard, Meredith&lt;/author&gt;&lt;/authors&gt;&lt;/contributors&gt;&lt;titles&gt;&lt;title&gt;Holding from afar: The protective effect of virtual reflective supervision/consultation (V-RSC) during the pandemic&lt;/title&gt;&lt;secondary-title&gt;Zero to Three&lt;/secondary-title&gt;&lt;/titles&gt;&lt;periodical&gt;&lt;full-title&gt;Zero to Three&lt;/full-title&gt;&lt;/periodical&gt;&lt;pages&gt;62-71&lt;/pages&gt;&lt;volume&gt;42&lt;/volume&gt;&lt;number&gt;4&lt;/number&gt;&lt;dates&gt;&lt;year&gt;2022&lt;/year&gt;&lt;/dates&gt;&lt;isbn&gt;0736-8038&lt;/isbn&gt;&lt;urls&gt;&lt;related-urls&gt;&lt;url&gt;https://www.zerotothree.org/resource/journal/holding-from-afar-the-protective-effect-of-virtual-reflective-supervision-consultation-v-rsc-during-the-pandemic/&lt;/url&gt;&lt;/related-urls&gt;&lt;/urls&gt;&lt;/record&gt;&lt;/Cite&gt;&lt;/EndNote&gt;</w:instrText>
      </w:r>
      <w:r w:rsidRPr="0034627F">
        <w:rPr>
          <w:b/>
          <w:bCs/>
          <w:color w:val="196B24" w:themeColor="accent3"/>
        </w:rPr>
        <w:fldChar w:fldCharType="separate"/>
      </w:r>
      <w:r w:rsidRPr="0034627F">
        <w:rPr>
          <w:b/>
          <w:bCs/>
          <w:noProof/>
          <w:color w:val="196B24" w:themeColor="accent3"/>
        </w:rPr>
        <w:t>(Willford et al., 2022)</w:t>
      </w:r>
      <w:r w:rsidRPr="0034627F">
        <w:rPr>
          <w:b/>
          <w:bCs/>
          <w:color w:val="196B24" w:themeColor="accent3"/>
        </w:rPr>
        <w:fldChar w:fldCharType="end"/>
      </w:r>
    </w:p>
    <w:p w14:paraId="5F6C5A6A" w14:textId="77777777" w:rsidR="0034627F" w:rsidRPr="002D3F94" w:rsidRDefault="0034627F" w:rsidP="0034627F">
      <w:r w:rsidRPr="0034627F">
        <w:rPr>
          <w:b/>
          <w:bCs/>
        </w:rPr>
        <w:t>Study Overview</w:t>
      </w:r>
      <w:r w:rsidRPr="0034627F">
        <w:br/>
      </w:r>
      <w:r w:rsidRPr="002D3F94">
        <w:t xml:space="preserve">This study employed the </w:t>
      </w:r>
      <w:r w:rsidRPr="002D3F94">
        <w:rPr>
          <w:i/>
          <w:iCs/>
        </w:rPr>
        <w:t>Brief Emotional Experience Scale – 6</w:t>
      </w:r>
      <w:r w:rsidRPr="002D3F94">
        <w:t xml:space="preserve"> (BEES-6) to measure emotional well-being among supervisors before and after participating in a year-long virtual Reflective Supervision/Consultation (V-RSC) training program. The scale was used as part of an online survey assessing changes in well-being and resilience over time.</w:t>
      </w:r>
    </w:p>
    <w:p w14:paraId="5AD58F04" w14:textId="77777777" w:rsidR="0034627F" w:rsidRPr="0034627F" w:rsidRDefault="0034627F" w:rsidP="0034627F">
      <w:r w:rsidRPr="0034627F">
        <w:rPr>
          <w:b/>
          <w:bCs/>
        </w:rPr>
        <w:t>How the BEES-6 Was Used</w:t>
      </w:r>
    </w:p>
    <w:p w14:paraId="1D3A7EE4" w14:textId="22B0DCBD" w:rsidR="0034627F" w:rsidRPr="002D3F94" w:rsidRDefault="0034627F">
      <w:pPr>
        <w:numPr>
          <w:ilvl w:val="0"/>
          <w:numId w:val="21"/>
        </w:numPr>
      </w:pPr>
      <w:r w:rsidRPr="002D3F94">
        <w:lastRenderedPageBreak/>
        <w:t>The BEES was administered pre- and post-training, approximately one year apart.</w:t>
      </w:r>
    </w:p>
    <w:p w14:paraId="6822B96E" w14:textId="77777777" w:rsidR="0034627F" w:rsidRPr="002D3F94" w:rsidRDefault="0034627F">
      <w:pPr>
        <w:numPr>
          <w:ilvl w:val="0"/>
          <w:numId w:val="21"/>
        </w:numPr>
      </w:pPr>
      <w:r w:rsidRPr="002D3F94">
        <w:t>The scale was used alongside other measures of resilience, anxiety, depression, and stress, and is supported in the literature as a valid tool for monitoring emotional well-being over time.</w:t>
      </w:r>
    </w:p>
    <w:p w14:paraId="1730B18A" w14:textId="77777777" w:rsidR="0034627F" w:rsidRPr="0034627F" w:rsidRDefault="0034627F" w:rsidP="0034627F">
      <w:r w:rsidRPr="0034627F">
        <w:rPr>
          <w:b/>
          <w:bCs/>
        </w:rPr>
        <w:t>Key Findings</w:t>
      </w:r>
    </w:p>
    <w:p w14:paraId="4217C949" w14:textId="77777777" w:rsidR="0034627F" w:rsidRPr="002D3F94" w:rsidRDefault="0034627F">
      <w:pPr>
        <w:numPr>
          <w:ilvl w:val="0"/>
          <w:numId w:val="22"/>
        </w:numPr>
      </w:pPr>
      <w:r w:rsidRPr="002D3F94">
        <w:t>Improved Emotional Well-Being Post-Training:</w:t>
      </w:r>
    </w:p>
    <w:p w14:paraId="2591BA4E" w14:textId="42CAEA6E" w:rsidR="0034627F" w:rsidRPr="002D3F94" w:rsidRDefault="0034627F">
      <w:pPr>
        <w:numPr>
          <w:ilvl w:val="1"/>
          <w:numId w:val="22"/>
        </w:numPr>
      </w:pPr>
      <w:r w:rsidRPr="002D3F94">
        <w:t>Supervisors reported significantly higher BEES scores post-training (M = 1.24) compared to pre-training (M = 0.95).</w:t>
      </w:r>
    </w:p>
    <w:p w14:paraId="62A5126F" w14:textId="77777777" w:rsidR="0034627F" w:rsidRPr="002D3F94" w:rsidRDefault="0034627F">
      <w:pPr>
        <w:numPr>
          <w:ilvl w:val="1"/>
          <w:numId w:val="22"/>
        </w:numPr>
      </w:pPr>
      <w:r w:rsidRPr="002D3F94">
        <w:t>The average increase of 0.29 points was statistically significant (p = .038), indicating a greater predominance of positive over negative emotions after the V-RSC program.</w:t>
      </w:r>
    </w:p>
    <w:p w14:paraId="71C10CD4" w14:textId="77777777" w:rsidR="0034627F" w:rsidRPr="002D3F94" w:rsidRDefault="0034627F">
      <w:pPr>
        <w:numPr>
          <w:ilvl w:val="0"/>
          <w:numId w:val="22"/>
        </w:numPr>
      </w:pPr>
      <w:r w:rsidRPr="002D3F94">
        <w:t>Reduction in Negative Emotion:</w:t>
      </w:r>
    </w:p>
    <w:p w14:paraId="16161F6C" w14:textId="77777777" w:rsidR="0034627F" w:rsidRPr="002D3F94" w:rsidRDefault="0034627F">
      <w:pPr>
        <w:numPr>
          <w:ilvl w:val="1"/>
          <w:numId w:val="22"/>
        </w:numPr>
      </w:pPr>
      <w:r w:rsidRPr="002D3F94">
        <w:t>Alongside increased positive feelings (e.g., happy, calm, confident), participants also reported lower levels of negative emotions (e.g., sad, worried, afraid).</w:t>
      </w:r>
    </w:p>
    <w:p w14:paraId="69C03631" w14:textId="48890AAB" w:rsidR="0034627F" w:rsidRPr="002D3F94" w:rsidRDefault="0034627F">
      <w:pPr>
        <w:numPr>
          <w:ilvl w:val="0"/>
          <w:numId w:val="22"/>
        </w:numPr>
      </w:pPr>
      <w:r w:rsidRPr="002D3F94">
        <w:t>Qualitative Support for BEES Findings:</w:t>
      </w:r>
    </w:p>
    <w:p w14:paraId="0DEBEC57" w14:textId="43648651" w:rsidR="0034627F" w:rsidRPr="002D3F94" w:rsidRDefault="0034627F">
      <w:pPr>
        <w:numPr>
          <w:ilvl w:val="1"/>
          <w:numId w:val="22"/>
        </w:numPr>
      </w:pPr>
      <w:r w:rsidRPr="002D3F94">
        <w:t>The BEES quantitative results aligned with rich qualitative feedback from supervisors, many of whom described the training as personally and professionally transformative.</w:t>
      </w:r>
    </w:p>
    <w:p w14:paraId="2ED686B8" w14:textId="77777777" w:rsidR="0034627F" w:rsidRPr="002D3F94" w:rsidRDefault="0034627F">
      <w:pPr>
        <w:numPr>
          <w:ilvl w:val="1"/>
          <w:numId w:val="22"/>
        </w:numPr>
      </w:pPr>
      <w:r w:rsidRPr="002D3F94">
        <w:t>Participant reflections included statements such as:</w:t>
      </w:r>
    </w:p>
    <w:p w14:paraId="76FB14C3" w14:textId="77777777" w:rsidR="0034627F" w:rsidRPr="002D3F94" w:rsidRDefault="0034627F">
      <w:pPr>
        <w:numPr>
          <w:ilvl w:val="2"/>
          <w:numId w:val="22"/>
        </w:numPr>
      </w:pPr>
      <w:r w:rsidRPr="002D3F94">
        <w:rPr>
          <w:i/>
          <w:iCs/>
        </w:rPr>
        <w:t>“This work has changed all aspects of my life in positive ways.”</w:t>
      </w:r>
    </w:p>
    <w:p w14:paraId="19586777" w14:textId="77777777" w:rsidR="0034627F" w:rsidRPr="002D3F94" w:rsidRDefault="0034627F">
      <w:pPr>
        <w:numPr>
          <w:ilvl w:val="2"/>
          <w:numId w:val="22"/>
        </w:numPr>
      </w:pPr>
      <w:r w:rsidRPr="002D3F94">
        <w:rPr>
          <w:i/>
          <w:iCs/>
        </w:rPr>
        <w:t>“The experience has been extremely positive for me on a personal and professional level.”</w:t>
      </w:r>
    </w:p>
    <w:p w14:paraId="6F8605FC" w14:textId="77777777" w:rsidR="0034627F" w:rsidRPr="002D3F94" w:rsidRDefault="0034627F">
      <w:pPr>
        <w:numPr>
          <w:ilvl w:val="2"/>
          <w:numId w:val="22"/>
        </w:numPr>
      </w:pPr>
      <w:r w:rsidRPr="002D3F94">
        <w:rPr>
          <w:i/>
          <w:iCs/>
        </w:rPr>
        <w:t>“A bright light during COVID.”</w:t>
      </w:r>
    </w:p>
    <w:p w14:paraId="261EF748" w14:textId="2B435D09" w:rsidR="0034627F" w:rsidRDefault="0034627F">
      <w:r w:rsidRPr="0034627F">
        <w:rPr>
          <w:b/>
          <w:bCs/>
        </w:rPr>
        <w:t>Conclusion</w:t>
      </w:r>
      <w:r w:rsidRPr="0034627F">
        <w:br/>
      </w:r>
      <w:r w:rsidRPr="002D3F94">
        <w:t>The BEES-6 proved effective in capturing positive emotional change over time in a professional development context. The scale's sensitivity to shifts in emotional balance complements qualitative data and highlights its value as a brief, valid measure of well-being and resilience for use in longitudinal and intervention studies.</w:t>
      </w:r>
    </w:p>
    <w:p w14:paraId="1DF98CD0" w14:textId="77777777" w:rsidR="00E51497" w:rsidRPr="00E51497" w:rsidRDefault="00E51497">
      <w:pPr>
        <w:rPr>
          <w:b/>
          <w:bCs/>
          <w:color w:val="196B24" w:themeColor="accent3"/>
        </w:rPr>
      </w:pPr>
      <w:r w:rsidRPr="00E51497">
        <w:rPr>
          <w:b/>
          <w:bCs/>
          <w:color w:val="196B24" w:themeColor="accent3"/>
        </w:rPr>
        <w:fldChar w:fldCharType="begin"/>
      </w:r>
      <w:r w:rsidRPr="00E51497">
        <w:rPr>
          <w:b/>
          <w:bCs/>
          <w:color w:val="196B24" w:themeColor="accent3"/>
        </w:rPr>
        <w:instrText xml:space="preserve"> ADDIN EN.CITE &lt;EndNote&gt;&lt;Cite&gt;&lt;Author&gt;ÇAĞLAR&lt;/Author&gt;&lt;Year&gt;2021&lt;/Year&gt;&lt;RecNum&gt;3&lt;/RecNum&gt;&lt;DisplayText&gt;(ÇAĞLAR, 2021)&lt;/DisplayText&gt;&lt;record&gt;&lt;rec-number&gt;3&lt;/rec-number&gt;&lt;foreign-keys&gt;&lt;key app="EN" db-id="0zxrtstvyrszt2edv9m55z9zzrx5zd9e5srt" timestamp="1747113163"&gt;3&lt;/key&gt;&lt;/foreign-keys&gt;&lt;ref-type name="Journal Article"&gt;17&lt;/ref-type&gt;&lt;contributors&gt;&lt;authors&gt;&lt;author&gt;ÇAĞLAR, Azmi&lt;/author&gt;&lt;/authors&gt;&lt;/contributors&gt;&lt;titles&gt;&lt;title&gt;Adaptation of the brief emotional experience scale to Turkish: A study of validity and reliability&lt;/title&gt;&lt;secondary-title&gt;Psychology and Education&lt;/secondary-title&gt;&lt;/titles&gt;&lt;periodical&gt;&lt;full-title&gt;Psychology and Education&lt;/full-title&gt;&lt;/periodical&gt;&lt;pages&gt;7170-7180&lt;/pages&gt;&lt;volume&gt;58&lt;/volume&gt;&lt;number&gt;5&lt;/number&gt;&lt;dates&gt;&lt;year&gt;2021&lt;/year&gt;&lt;/dates&gt;&lt;urls&gt;&lt;/urls&gt;&lt;/record&gt;&lt;/Cite&gt;&lt;/EndNote&gt;</w:instrText>
      </w:r>
      <w:r w:rsidRPr="00E51497">
        <w:rPr>
          <w:b/>
          <w:bCs/>
          <w:color w:val="196B24" w:themeColor="accent3"/>
        </w:rPr>
        <w:fldChar w:fldCharType="separate"/>
      </w:r>
      <w:r w:rsidRPr="00E51497">
        <w:rPr>
          <w:b/>
          <w:bCs/>
          <w:noProof/>
          <w:color w:val="196B24" w:themeColor="accent3"/>
        </w:rPr>
        <w:t>(ÇAĞLAR, 2021)</w:t>
      </w:r>
      <w:r w:rsidRPr="00E51497">
        <w:rPr>
          <w:b/>
          <w:bCs/>
          <w:color w:val="196B24" w:themeColor="accent3"/>
        </w:rPr>
        <w:fldChar w:fldCharType="end"/>
      </w:r>
    </w:p>
    <w:p w14:paraId="561B0676" w14:textId="77777777" w:rsidR="00E51497" w:rsidRPr="00E51497" w:rsidRDefault="00E51497" w:rsidP="00E51497">
      <w:r w:rsidRPr="00E51497">
        <w:rPr>
          <w:b/>
          <w:bCs/>
        </w:rPr>
        <w:t>Overview of the Study</w:t>
      </w:r>
      <w:r w:rsidRPr="00E51497">
        <w:br/>
        <w:t xml:space="preserve">This study aimed to adapt the </w:t>
      </w:r>
      <w:r w:rsidRPr="00E51497">
        <w:rPr>
          <w:i/>
          <w:iCs/>
        </w:rPr>
        <w:t>Brief Emotional Experience Scale</w:t>
      </w:r>
      <w:r w:rsidRPr="00E51497">
        <w:t xml:space="preserve"> (BEES), originally </w:t>
      </w:r>
      <w:r w:rsidRPr="00E51497">
        <w:lastRenderedPageBreak/>
        <w:t xml:space="preserve">developed by Rogers et al. (2021), for use in Turkish populations and to evaluate its psychometric properties. A total of 691 participants aged 18–65 </w:t>
      </w:r>
      <w:proofErr w:type="gramStart"/>
      <w:r w:rsidRPr="00E51497">
        <w:t>were</w:t>
      </w:r>
      <w:proofErr w:type="gramEnd"/>
      <w:r w:rsidRPr="00E51497">
        <w:t xml:space="preserve"> involved across multiple phases of the validation process.</w:t>
      </w:r>
    </w:p>
    <w:p w14:paraId="65D3BB5A" w14:textId="77777777" w:rsidR="00E51497" w:rsidRPr="002D3F94" w:rsidRDefault="00E51497" w:rsidP="00E51497">
      <w:r w:rsidRPr="002D3F94">
        <w:t>Translation and Cultural Adaptation</w:t>
      </w:r>
    </w:p>
    <w:p w14:paraId="06C75E6A" w14:textId="77777777" w:rsidR="00E51497" w:rsidRPr="002D3F94" w:rsidRDefault="00E51497" w:rsidP="00E51497">
      <w:pPr>
        <w:numPr>
          <w:ilvl w:val="0"/>
          <w:numId w:val="1"/>
        </w:numPr>
      </w:pPr>
      <w:r w:rsidRPr="002D3F94">
        <w:t xml:space="preserve">The scale was translated into Turkish by six bilingual experts, then </w:t>
      </w:r>
      <w:proofErr w:type="gramStart"/>
      <w:r w:rsidRPr="002D3F94">
        <w:t>back-translated</w:t>
      </w:r>
      <w:proofErr w:type="gramEnd"/>
      <w:r w:rsidRPr="002D3F94">
        <w:t xml:space="preserve"> into English by four independent reviewers.</w:t>
      </w:r>
    </w:p>
    <w:p w14:paraId="297DBF82" w14:textId="77777777" w:rsidR="00E51497" w:rsidRPr="002D3F94" w:rsidRDefault="00E51497" w:rsidP="00E51497">
      <w:pPr>
        <w:numPr>
          <w:ilvl w:val="0"/>
          <w:numId w:val="1"/>
        </w:numPr>
      </w:pPr>
      <w:r w:rsidRPr="002D3F94">
        <w:t xml:space="preserve">A panel of five psychological </w:t>
      </w:r>
      <w:proofErr w:type="spellStart"/>
      <w:r w:rsidRPr="002D3F94">
        <w:t>counseling</w:t>
      </w:r>
      <w:proofErr w:type="spellEnd"/>
      <w:r w:rsidRPr="002D3F94">
        <w:t xml:space="preserve"> experts reviewed the translated scale and found it suitable for use.</w:t>
      </w:r>
    </w:p>
    <w:p w14:paraId="58289E24" w14:textId="77777777" w:rsidR="00E51497" w:rsidRPr="002D3F94" w:rsidRDefault="00E51497" w:rsidP="00E51497">
      <w:pPr>
        <w:numPr>
          <w:ilvl w:val="0"/>
          <w:numId w:val="1"/>
        </w:numPr>
      </w:pPr>
      <w:r w:rsidRPr="002D3F94">
        <w:t>A bilingual sample of 46 participants completed both English and Turkish versions to assess linguistic equivalence.</w:t>
      </w:r>
    </w:p>
    <w:p w14:paraId="2947A299" w14:textId="77777777" w:rsidR="00E51497" w:rsidRPr="002D3F94" w:rsidRDefault="00E51497" w:rsidP="00E51497">
      <w:r w:rsidRPr="002D3F94">
        <w:t>Validation Process and Sample</w:t>
      </w:r>
    </w:p>
    <w:p w14:paraId="3C35810D" w14:textId="77777777" w:rsidR="00E51497" w:rsidRPr="002D3F94" w:rsidRDefault="00E51497" w:rsidP="00E51497">
      <w:pPr>
        <w:numPr>
          <w:ilvl w:val="0"/>
          <w:numId w:val="2"/>
        </w:numPr>
      </w:pPr>
      <w:r w:rsidRPr="002D3F94">
        <w:t>Language Validity: Strong correlations were found between Turkish and original English versions (total scale r = .95; positive affect r = .92; negative affect r = .95), with no significant differences on item-level comparisons.</w:t>
      </w:r>
    </w:p>
    <w:p w14:paraId="6BA4B5C6" w14:textId="77777777" w:rsidR="00E51497" w:rsidRPr="002D3F94" w:rsidRDefault="00E51497" w:rsidP="00E51497">
      <w:pPr>
        <w:numPr>
          <w:ilvl w:val="0"/>
          <w:numId w:val="2"/>
        </w:numPr>
      </w:pPr>
      <w:r w:rsidRPr="002D3F94">
        <w:t>Construct Validity: Confirmatory factor analysis supported the original two-factor structure (positive and negative affect), with fit indices meeting accepted thresholds (e.g., CFI = .96, RMSEA = .07).</w:t>
      </w:r>
    </w:p>
    <w:p w14:paraId="28DE55E8" w14:textId="77777777" w:rsidR="00E51497" w:rsidRPr="002D3F94" w:rsidRDefault="00E51497" w:rsidP="00E51497">
      <w:pPr>
        <w:numPr>
          <w:ilvl w:val="0"/>
          <w:numId w:val="2"/>
        </w:numPr>
      </w:pPr>
      <w:r w:rsidRPr="002D3F94">
        <w:t>Criterion Validity:</w:t>
      </w:r>
    </w:p>
    <w:p w14:paraId="74926B30" w14:textId="77777777" w:rsidR="00E51497" w:rsidRPr="002D3F94" w:rsidRDefault="00E51497" w:rsidP="00E51497">
      <w:pPr>
        <w:numPr>
          <w:ilvl w:val="1"/>
          <w:numId w:val="2"/>
        </w:numPr>
      </w:pPr>
      <w:r w:rsidRPr="002D3F94">
        <w:t>BEES total scores correlated positively with psychological well-being (r = .41), positive experience (r = .66), and positive affect (r = .50), and negatively with negative experience (r = –.64) and negative affect (r = –.65).</w:t>
      </w:r>
    </w:p>
    <w:p w14:paraId="3026FC56" w14:textId="77777777" w:rsidR="00E51497" w:rsidRPr="002D3F94" w:rsidRDefault="00E51497" w:rsidP="00E51497">
      <w:pPr>
        <w:numPr>
          <w:ilvl w:val="1"/>
          <w:numId w:val="2"/>
        </w:numPr>
      </w:pPr>
      <w:r w:rsidRPr="002D3F94">
        <w:t>Subscale correlations followed theoretically expected directions, supporting criterion validity.</w:t>
      </w:r>
    </w:p>
    <w:p w14:paraId="62AB384C" w14:textId="77777777" w:rsidR="00E51497" w:rsidRPr="002D3F94" w:rsidRDefault="00E51497" w:rsidP="00E51497">
      <w:pPr>
        <w:numPr>
          <w:ilvl w:val="0"/>
          <w:numId w:val="2"/>
        </w:numPr>
      </w:pPr>
      <w:r w:rsidRPr="002D3F94">
        <w:t>Internal Consistency:</w:t>
      </w:r>
    </w:p>
    <w:p w14:paraId="5D9B9945" w14:textId="77777777" w:rsidR="00E51497" w:rsidRPr="002D3F94" w:rsidRDefault="00E51497" w:rsidP="00E51497">
      <w:pPr>
        <w:numPr>
          <w:ilvl w:val="1"/>
          <w:numId w:val="2"/>
        </w:numPr>
      </w:pPr>
      <w:r w:rsidRPr="002D3F94">
        <w:t>Total scale: α = .76</w:t>
      </w:r>
    </w:p>
    <w:p w14:paraId="3553C7DB" w14:textId="77777777" w:rsidR="00E51497" w:rsidRPr="002D3F94" w:rsidRDefault="00E51497" w:rsidP="00E51497">
      <w:pPr>
        <w:numPr>
          <w:ilvl w:val="1"/>
          <w:numId w:val="2"/>
        </w:numPr>
      </w:pPr>
      <w:r w:rsidRPr="002D3F94">
        <w:t>Positive affect: α = .71</w:t>
      </w:r>
    </w:p>
    <w:p w14:paraId="6A26E397" w14:textId="77777777" w:rsidR="00E51497" w:rsidRPr="002D3F94" w:rsidRDefault="00E51497" w:rsidP="00E51497">
      <w:pPr>
        <w:numPr>
          <w:ilvl w:val="1"/>
          <w:numId w:val="2"/>
        </w:numPr>
      </w:pPr>
      <w:r w:rsidRPr="002D3F94">
        <w:t>Negative affect: α = .77</w:t>
      </w:r>
    </w:p>
    <w:p w14:paraId="70F5F92F" w14:textId="77777777" w:rsidR="00E51497" w:rsidRPr="00E51497" w:rsidRDefault="00E51497" w:rsidP="00E51497">
      <w:r w:rsidRPr="00E51497">
        <w:rPr>
          <w:b/>
          <w:bCs/>
        </w:rPr>
        <w:t>Conclusion</w:t>
      </w:r>
      <w:r w:rsidRPr="00E51497">
        <w:br/>
        <w:t>The Turkish version of the BEES demonstrated strong psychometric properties, including high internal consistency and good validity. It can be confidently used in scientific research with Turkish adults to assess emotional well-being across positive and negative dimensions.</w:t>
      </w:r>
    </w:p>
    <w:p w14:paraId="21EB8BCE" w14:textId="77777777" w:rsidR="00E51497" w:rsidRDefault="00E51497"/>
    <w:p w14:paraId="5706B1BD" w14:textId="23BEDBE4" w:rsidR="0080419D" w:rsidRPr="0080419D" w:rsidRDefault="0080419D">
      <w:pPr>
        <w:rPr>
          <w:b/>
          <w:bCs/>
          <w:color w:val="196B24" w:themeColor="accent3"/>
        </w:rPr>
      </w:pPr>
      <w:r w:rsidRPr="0080419D">
        <w:rPr>
          <w:b/>
          <w:bCs/>
          <w:color w:val="196B24" w:themeColor="accent3"/>
        </w:rPr>
        <w:lastRenderedPageBreak/>
        <w:fldChar w:fldCharType="begin"/>
      </w:r>
      <w:r w:rsidRPr="0080419D">
        <w:rPr>
          <w:b/>
          <w:bCs/>
          <w:color w:val="196B24" w:themeColor="accent3"/>
        </w:rPr>
        <w:instrText xml:space="preserve"> ADDIN EN.CITE &lt;EndNote&gt;&lt;Cite&gt;&lt;Author&gt;Hill&lt;/Author&gt;&lt;Year&gt;2021&lt;/Year&gt;&lt;RecNum&gt;5&lt;/RecNum&gt;&lt;DisplayText&gt;(Hill et al., 2021)&lt;/DisplayText&gt;&lt;record&gt;&lt;rec-number&gt;5&lt;/rec-number&gt;&lt;foreign-keys&gt;&lt;key app="EN" db-id="0zxrtstvyrszt2edv9m55z9zzrx5zd9e5srt" timestamp="1747114011"&gt;5&lt;/key&gt;&lt;/foreign-keys&gt;&lt;ref-type name="Journal Article"&gt;17&lt;/ref-type&gt;&lt;contributors&gt;&lt;authors&gt;&lt;author&gt;Hill, Michella&lt;/author&gt;&lt;author&gt;Mills, Brennen&lt;/author&gt;&lt;author&gt;Rogers, Shane&lt;/author&gt;&lt;author&gt;Vance, Leanne&lt;/author&gt;&lt;author&gt;Dykstra, Peggy&lt;/author&gt;&lt;author&gt;Holmes, Lisa&lt;/author&gt;&lt;/authors&gt;&lt;/contributors&gt;&lt;titles&gt;&lt;title&gt;‘Watson’ the wellness dog: Impact of a wellness dog on emotional wellbeing in undergraduate paramedicine students&lt;/title&gt;&lt;secondary-title&gt;Australasian Journal of Paramedicine&lt;/secondary-title&gt;&lt;/titles&gt;&lt;periodical&gt;&lt;full-title&gt;Australasian Journal of Paramedicine&lt;/full-title&gt;&lt;/periodical&gt;&lt;pages&gt;1-7&lt;/pages&gt;&lt;volume&gt;18&lt;/volume&gt;&lt;dates&gt;&lt;year&gt;2021&lt;/year&gt;&lt;/dates&gt;&lt;isbn&gt;2202-7270&lt;/isbn&gt;&lt;urls&gt;&lt;/urls&gt;&lt;electronic-resource-num&gt;10.33151/ajp.18.943&lt;/electronic-resource-num&gt;&lt;/record&gt;&lt;/Cite&gt;&lt;/EndNote&gt;</w:instrText>
      </w:r>
      <w:r w:rsidRPr="0080419D">
        <w:rPr>
          <w:b/>
          <w:bCs/>
          <w:color w:val="196B24" w:themeColor="accent3"/>
        </w:rPr>
        <w:fldChar w:fldCharType="separate"/>
      </w:r>
      <w:r w:rsidRPr="0080419D">
        <w:rPr>
          <w:b/>
          <w:bCs/>
          <w:noProof/>
          <w:color w:val="196B24" w:themeColor="accent3"/>
        </w:rPr>
        <w:t>(Hill et al., 2021)</w:t>
      </w:r>
      <w:r w:rsidRPr="0080419D">
        <w:rPr>
          <w:b/>
          <w:bCs/>
          <w:color w:val="196B24" w:themeColor="accent3"/>
        </w:rPr>
        <w:fldChar w:fldCharType="end"/>
      </w:r>
    </w:p>
    <w:p w14:paraId="578ECCC2" w14:textId="77777777" w:rsidR="0080419D" w:rsidRPr="0080419D" w:rsidRDefault="0080419D" w:rsidP="0080419D">
      <w:r w:rsidRPr="0080419D">
        <w:rPr>
          <w:b/>
          <w:bCs/>
        </w:rPr>
        <w:t>Study Overview</w:t>
      </w:r>
      <w:r w:rsidRPr="0080419D">
        <w:br/>
      </w:r>
      <w:r w:rsidRPr="002D3F94">
        <w:t xml:space="preserve">This study used the </w:t>
      </w:r>
      <w:r w:rsidRPr="002D3F94">
        <w:rPr>
          <w:i/>
          <w:iCs/>
        </w:rPr>
        <w:t>Brief Emotional Experience Scale</w:t>
      </w:r>
      <w:r w:rsidRPr="002D3F94">
        <w:t xml:space="preserve"> (BEES) to track emotional well-being among undergraduate paramedicine students at Edith Cowan University across a 13-week semester. The aim was to determine whether the presence of a wellness dog ("Watson") during lectures had a measurable effect on students' emotional states.</w:t>
      </w:r>
    </w:p>
    <w:p w14:paraId="1C52064C" w14:textId="77777777" w:rsidR="0080419D" w:rsidRPr="0080419D" w:rsidRDefault="0080419D" w:rsidP="0080419D">
      <w:r w:rsidRPr="0080419D">
        <w:rPr>
          <w:b/>
          <w:bCs/>
        </w:rPr>
        <w:t>How the BEES Was Used</w:t>
      </w:r>
    </w:p>
    <w:p w14:paraId="68AE1584" w14:textId="77777777" w:rsidR="0080419D" w:rsidRPr="002D3F94" w:rsidRDefault="0080419D">
      <w:pPr>
        <w:numPr>
          <w:ilvl w:val="0"/>
          <w:numId w:val="23"/>
        </w:numPr>
      </w:pPr>
      <w:r w:rsidRPr="002D3F94">
        <w:t>The BEES was completed weekly at the start of each lecture.</w:t>
      </w:r>
    </w:p>
    <w:p w14:paraId="34149E21" w14:textId="77777777" w:rsidR="0080419D" w:rsidRPr="002D3F94" w:rsidRDefault="0080419D">
      <w:pPr>
        <w:numPr>
          <w:ilvl w:val="0"/>
          <w:numId w:val="23"/>
        </w:numPr>
      </w:pPr>
      <w:r w:rsidRPr="002D3F94">
        <w:t>Weeks were categorized into ‘Watson present’ and ‘Watson absent’ weeks for comparison.</w:t>
      </w:r>
    </w:p>
    <w:p w14:paraId="16031AE7" w14:textId="77777777" w:rsidR="0080419D" w:rsidRPr="002D3F94" w:rsidRDefault="0080419D">
      <w:pPr>
        <w:numPr>
          <w:ilvl w:val="0"/>
          <w:numId w:val="23"/>
        </w:numPr>
      </w:pPr>
      <w:r w:rsidRPr="002D3F94">
        <w:t>Paired samples t-tests were used to evaluate differences in BEES scores across conditions.</w:t>
      </w:r>
    </w:p>
    <w:p w14:paraId="7B219DC8" w14:textId="77777777" w:rsidR="0080419D" w:rsidRPr="0080419D" w:rsidRDefault="0080419D" w:rsidP="0080419D">
      <w:r w:rsidRPr="0080419D">
        <w:rPr>
          <w:b/>
          <w:bCs/>
        </w:rPr>
        <w:t>Key Findings</w:t>
      </w:r>
    </w:p>
    <w:p w14:paraId="53AEF6B2" w14:textId="77777777" w:rsidR="0080419D" w:rsidRPr="002D3F94" w:rsidRDefault="0080419D">
      <w:pPr>
        <w:numPr>
          <w:ilvl w:val="0"/>
          <w:numId w:val="24"/>
        </w:numPr>
      </w:pPr>
      <w:r w:rsidRPr="002D3F94">
        <w:t>Higher Well-Being with Watson:</w:t>
      </w:r>
    </w:p>
    <w:p w14:paraId="7A3ADA03" w14:textId="77777777" w:rsidR="0080419D" w:rsidRPr="002D3F94" w:rsidRDefault="0080419D">
      <w:pPr>
        <w:numPr>
          <w:ilvl w:val="1"/>
          <w:numId w:val="24"/>
        </w:numPr>
      </w:pPr>
      <w:r w:rsidRPr="002D3F94">
        <w:t>Emotional well-being scores were significantly higher on weeks when Watson was present (</w:t>
      </w:r>
      <w:proofErr w:type="gramStart"/>
      <w:r w:rsidRPr="002D3F94">
        <w:t>t(</w:t>
      </w:r>
      <w:proofErr w:type="gramEnd"/>
      <w:r w:rsidRPr="002D3F94">
        <w:t>130) = 4.38, p &lt; .001, d = 0.46).</w:t>
      </w:r>
    </w:p>
    <w:p w14:paraId="3ECA8CA4" w14:textId="77777777" w:rsidR="0080419D" w:rsidRPr="002D3F94" w:rsidRDefault="0080419D">
      <w:pPr>
        <w:numPr>
          <w:ilvl w:val="1"/>
          <w:numId w:val="24"/>
        </w:numPr>
      </w:pPr>
      <w:r w:rsidRPr="002D3F94">
        <w:t>63% of participants had higher BEES scores during 'Watson present' weeks.</w:t>
      </w:r>
    </w:p>
    <w:p w14:paraId="7B824A9D" w14:textId="77777777" w:rsidR="0080419D" w:rsidRPr="002D3F94" w:rsidRDefault="0080419D">
      <w:pPr>
        <w:numPr>
          <w:ilvl w:val="0"/>
          <w:numId w:val="24"/>
        </w:numPr>
      </w:pPr>
      <w:r w:rsidRPr="002D3F94">
        <w:t>Consistent Pattern Across the Semester:</w:t>
      </w:r>
    </w:p>
    <w:p w14:paraId="50755D79" w14:textId="77777777" w:rsidR="0080419D" w:rsidRPr="002D3F94" w:rsidRDefault="0080419D">
      <w:pPr>
        <w:numPr>
          <w:ilvl w:val="1"/>
          <w:numId w:val="24"/>
        </w:numPr>
      </w:pPr>
      <w:r w:rsidRPr="002D3F94">
        <w:t>While the study focused on mean comparisons rather than trends over time, a general pattern emerged showing elevated well-being during Watson's visits.</w:t>
      </w:r>
    </w:p>
    <w:p w14:paraId="418FCF49" w14:textId="77777777" w:rsidR="0080419D" w:rsidRPr="002D3F94" w:rsidRDefault="0080419D">
      <w:pPr>
        <w:numPr>
          <w:ilvl w:val="0"/>
          <w:numId w:val="24"/>
        </w:numPr>
      </w:pPr>
      <w:r w:rsidRPr="002D3F94">
        <w:t>Qualitative Support:</w:t>
      </w:r>
    </w:p>
    <w:p w14:paraId="451005AD" w14:textId="77777777" w:rsidR="0080419D" w:rsidRPr="002D3F94" w:rsidRDefault="0080419D">
      <w:pPr>
        <w:numPr>
          <w:ilvl w:val="1"/>
          <w:numId w:val="24"/>
        </w:numPr>
      </w:pPr>
      <w:r w:rsidRPr="002D3F94">
        <w:t>Focus group discussions reinforced the BEES findings, with students unanimously agreeing that Watson had a positive impact on their emotional well-being.</w:t>
      </w:r>
    </w:p>
    <w:p w14:paraId="12B695BE" w14:textId="77777777" w:rsidR="0080419D" w:rsidRPr="002D3F94" w:rsidRDefault="0080419D" w:rsidP="0080419D">
      <w:r w:rsidRPr="0080419D">
        <w:rPr>
          <w:b/>
          <w:bCs/>
        </w:rPr>
        <w:t>Conclusion</w:t>
      </w:r>
      <w:r w:rsidRPr="0080419D">
        <w:br/>
      </w:r>
      <w:r w:rsidRPr="002D3F94">
        <w:t>The BEES effectively captured the emotional benefits of a low-cost, low-intensity intervention — the presence of a wellness dog in class. The scale’s sensitivity to weekly fluctuations in mood made it a valuable tool for monitoring well-being longitudinally and provided compelling evidence to support the integration of animal-assisted interventions in educational settings.</w:t>
      </w:r>
    </w:p>
    <w:p w14:paraId="793D9F34" w14:textId="77777777" w:rsidR="0080419D" w:rsidRDefault="0080419D"/>
    <w:p w14:paraId="4371D470" w14:textId="34546476" w:rsidR="00E51497" w:rsidRPr="00E51497" w:rsidRDefault="00E51497">
      <w:pPr>
        <w:rPr>
          <w:b/>
          <w:bCs/>
          <w:color w:val="196B24" w:themeColor="accent3"/>
        </w:rPr>
      </w:pPr>
      <w:r w:rsidRPr="00E51497">
        <w:rPr>
          <w:b/>
          <w:bCs/>
          <w:color w:val="196B24" w:themeColor="accent3"/>
        </w:rPr>
        <w:lastRenderedPageBreak/>
        <w:fldChar w:fldCharType="begin"/>
      </w:r>
      <w:r w:rsidRPr="00E51497">
        <w:rPr>
          <w:b/>
          <w:bCs/>
          <w:color w:val="196B24" w:themeColor="accent3"/>
        </w:rPr>
        <w:instrText xml:space="preserve"> ADDIN EN.CITE &lt;EndNote&gt;&lt;Cite&gt;&lt;Author&gt;Fox-Harding&lt;/Author&gt;&lt;Year&gt;2021&lt;/Year&gt;&lt;RecNum&gt;4&lt;/RecNum&gt;&lt;DisplayText&gt;(Fox-Harding et al., 2021)&lt;/DisplayText&gt;&lt;record&gt;&lt;rec-number&gt;4&lt;/rec-number&gt;&lt;foreign-keys&gt;&lt;key app="EN" db-id="0zxrtstvyrszt2edv9m55z9zzrx5zd9e5srt" timestamp="1747113782"&gt;4&lt;/key&gt;&lt;/foreign-keys&gt;&lt;ref-type name="Journal Article"&gt;17&lt;/ref-type&gt;&lt;contributors&gt;&lt;authors&gt;&lt;author&gt;Fox-Harding, Caitlin&lt;/author&gt;&lt;author&gt;Harris, Sarah Ann&lt;/author&gt;&lt;author&gt;Rogers, Shane L&lt;/author&gt;&lt;author&gt;Vial, Shayne&lt;/author&gt;&lt;author&gt;Beranek, Philipp&lt;/author&gt;&lt;author&gt;Turner, Mitchell&lt;/author&gt;&lt;author&gt;Cruickshank, Travis&lt;/author&gt;&lt;/authors&gt;&lt;/contributors&gt;&lt;titles&gt;&lt;title&gt;A survey to evaluate the association of COVID-19 restrictions on perceived mood and coping in Australian community level athletes&lt;/title&gt;&lt;secondary-title&gt;Frontiers in Sports and Active Living&lt;/secondary-title&gt;&lt;/titles&gt;&lt;periodical&gt;&lt;full-title&gt;Frontiers in Sports and Active Living&lt;/full-title&gt;&lt;/periodical&gt;&lt;pages&gt;624267&lt;/pages&gt;&lt;volume&gt;3&lt;/volume&gt;&lt;dates&gt;&lt;year&gt;2021&lt;/year&gt;&lt;/dates&gt;&lt;isbn&gt;2624-9367&lt;/isbn&gt;&lt;urls&gt;&lt;/urls&gt;&lt;electronic-resource-num&gt;10.3389/fspor.2021.624267&lt;/electronic-resource-num&gt;&lt;/record&gt;&lt;/Cite&gt;&lt;/EndNote&gt;</w:instrText>
      </w:r>
      <w:r w:rsidRPr="00E51497">
        <w:rPr>
          <w:b/>
          <w:bCs/>
          <w:color w:val="196B24" w:themeColor="accent3"/>
        </w:rPr>
        <w:fldChar w:fldCharType="separate"/>
      </w:r>
      <w:r w:rsidRPr="00E51497">
        <w:rPr>
          <w:b/>
          <w:bCs/>
          <w:noProof/>
          <w:color w:val="196B24" w:themeColor="accent3"/>
        </w:rPr>
        <w:t>(Fox-Harding et al., 2021)</w:t>
      </w:r>
      <w:r w:rsidRPr="00E51497">
        <w:rPr>
          <w:b/>
          <w:bCs/>
          <w:color w:val="196B24" w:themeColor="accent3"/>
        </w:rPr>
        <w:fldChar w:fldCharType="end"/>
      </w:r>
    </w:p>
    <w:p w14:paraId="359FC157" w14:textId="77777777" w:rsidR="00E51497" w:rsidRPr="00E51497" w:rsidRDefault="00E51497" w:rsidP="00E51497">
      <w:r w:rsidRPr="00E51497">
        <w:rPr>
          <w:b/>
          <w:bCs/>
        </w:rPr>
        <w:t>Study Overview</w:t>
      </w:r>
      <w:r w:rsidRPr="00E51497">
        <w:br/>
        <w:t xml:space="preserve">This study employed the </w:t>
      </w:r>
      <w:r w:rsidRPr="00E51497">
        <w:rPr>
          <w:i/>
          <w:iCs/>
        </w:rPr>
        <w:t>Brief Emotional Experience Scale</w:t>
      </w:r>
      <w:r w:rsidRPr="00E51497">
        <w:t xml:space="preserve"> (BEES) to assess emotional well-being in Australian community-level athletes during the early stages of the COVID-19 pandemic (April–June 2020).</w:t>
      </w:r>
    </w:p>
    <w:p w14:paraId="4CC906E4" w14:textId="77777777" w:rsidR="00E51497" w:rsidRPr="00E51497" w:rsidRDefault="00E51497" w:rsidP="00E51497">
      <w:r w:rsidRPr="00E51497">
        <w:rPr>
          <w:b/>
          <w:bCs/>
        </w:rPr>
        <w:t>How the BEES Was Used</w:t>
      </w:r>
    </w:p>
    <w:p w14:paraId="597FD286" w14:textId="77777777" w:rsidR="00E51497" w:rsidRPr="00E51497" w:rsidRDefault="00E51497" w:rsidP="00E51497">
      <w:pPr>
        <w:numPr>
          <w:ilvl w:val="0"/>
          <w:numId w:val="3"/>
        </w:numPr>
      </w:pPr>
      <w:r w:rsidRPr="00E51497">
        <w:t>The BEES was embedded within an online survey. Descriptive statistics and generalized linear models (GLMs) were used to examine associations between BEES scores and various demographic and sport-related variables.</w:t>
      </w:r>
    </w:p>
    <w:p w14:paraId="17BC47F5" w14:textId="77777777" w:rsidR="00E51497" w:rsidRPr="00E51497" w:rsidRDefault="00E51497" w:rsidP="00E51497">
      <w:r w:rsidRPr="00E51497">
        <w:rPr>
          <w:b/>
          <w:bCs/>
        </w:rPr>
        <w:t>Key Findings</w:t>
      </w:r>
    </w:p>
    <w:p w14:paraId="2D213D59" w14:textId="77777777" w:rsidR="00E51497" w:rsidRPr="002D3F94" w:rsidRDefault="00E51497" w:rsidP="00E51497">
      <w:pPr>
        <w:numPr>
          <w:ilvl w:val="0"/>
          <w:numId w:val="4"/>
        </w:numPr>
      </w:pPr>
      <w:r w:rsidRPr="002D3F94">
        <w:t>Overall Emotional Well-Being: The sample (N = 151) had a mean BEES score of 0.58 (SD = 1.32), suggesting moderately positive emotional well-being overall.</w:t>
      </w:r>
    </w:p>
    <w:p w14:paraId="6F3B53C6" w14:textId="77777777" w:rsidR="00E51497" w:rsidRPr="002D3F94" w:rsidRDefault="00E51497" w:rsidP="00E51497">
      <w:pPr>
        <w:numPr>
          <w:ilvl w:val="0"/>
          <w:numId w:val="4"/>
        </w:numPr>
      </w:pPr>
      <w:r w:rsidRPr="002D3F94">
        <w:t>No COVID-19 Group Effects: Contrary to expectations, there were no significant differences in emotional well-being between athlete groups based on COVID-19 restrictions or between states/territories.</w:t>
      </w:r>
    </w:p>
    <w:p w14:paraId="5209C7F8" w14:textId="77777777" w:rsidR="00E51497" w:rsidRPr="002D3F94" w:rsidRDefault="00E51497" w:rsidP="00E51497">
      <w:pPr>
        <w:numPr>
          <w:ilvl w:val="0"/>
          <w:numId w:val="4"/>
        </w:numPr>
      </w:pPr>
      <w:r w:rsidRPr="002D3F94">
        <w:t>Sex Differences: Females reported significantly lower BEES scores than males (p = .003), despite higher reported use of adaptive coping strategies.</w:t>
      </w:r>
    </w:p>
    <w:p w14:paraId="5C494471" w14:textId="77777777" w:rsidR="00E51497" w:rsidRPr="002D3F94" w:rsidRDefault="00E51497" w:rsidP="00E51497">
      <w:pPr>
        <w:numPr>
          <w:ilvl w:val="0"/>
          <w:numId w:val="4"/>
        </w:numPr>
      </w:pPr>
      <w:r w:rsidRPr="002D3F94">
        <w:t>Trends (Not Statistically Significant):</w:t>
      </w:r>
    </w:p>
    <w:p w14:paraId="01D38A9B" w14:textId="77777777" w:rsidR="00E51497" w:rsidRPr="002D3F94" w:rsidRDefault="00E51497" w:rsidP="00E51497">
      <w:pPr>
        <w:numPr>
          <w:ilvl w:val="1"/>
          <w:numId w:val="4"/>
        </w:numPr>
      </w:pPr>
      <w:r w:rsidRPr="002D3F94">
        <w:t>Older participants showed a non-significant trend toward higher well-being (p = .144).</w:t>
      </w:r>
    </w:p>
    <w:p w14:paraId="2B7910D6" w14:textId="77777777" w:rsidR="00E51497" w:rsidRPr="002D3F94" w:rsidRDefault="00E51497" w:rsidP="00E51497">
      <w:pPr>
        <w:numPr>
          <w:ilvl w:val="1"/>
          <w:numId w:val="4"/>
        </w:numPr>
      </w:pPr>
      <w:r w:rsidRPr="002D3F94">
        <w:t>Participants with respiratory illnesses reported lower emotional well-being.</w:t>
      </w:r>
    </w:p>
    <w:p w14:paraId="5E87A1E2" w14:textId="77777777" w:rsidR="00E51497" w:rsidRPr="00E51497" w:rsidRDefault="00E51497" w:rsidP="00E51497">
      <w:pPr>
        <w:numPr>
          <w:ilvl w:val="1"/>
          <w:numId w:val="4"/>
        </w:numPr>
      </w:pPr>
      <w:r w:rsidRPr="00E51497">
        <w:t>Emotional well-being was lower among those who lost employment due to COVID-19.</w:t>
      </w:r>
    </w:p>
    <w:p w14:paraId="145A382A" w14:textId="77777777" w:rsidR="00E51497" w:rsidRPr="00E51497" w:rsidRDefault="00E51497" w:rsidP="00E51497">
      <w:pPr>
        <w:numPr>
          <w:ilvl w:val="1"/>
          <w:numId w:val="4"/>
        </w:numPr>
      </w:pPr>
      <w:r w:rsidRPr="00E51497">
        <w:t>Team athletes reported slightly higher scores than individual athletes (M = 0.68 vs 0.35), potentially reflecting the social connection of team sports.</w:t>
      </w:r>
    </w:p>
    <w:p w14:paraId="64296DA9" w14:textId="77777777" w:rsidR="00E51497" w:rsidRPr="002D3F94" w:rsidRDefault="00E51497" w:rsidP="00E51497">
      <w:pPr>
        <w:numPr>
          <w:ilvl w:val="0"/>
          <w:numId w:val="4"/>
        </w:numPr>
      </w:pPr>
      <w:r w:rsidRPr="002D3F94">
        <w:t>Organizational Contact Effects:</w:t>
      </w:r>
    </w:p>
    <w:p w14:paraId="2460D466" w14:textId="77777777" w:rsidR="00E51497" w:rsidRPr="00E51497" w:rsidRDefault="00E51497" w:rsidP="00E51497">
      <w:pPr>
        <w:numPr>
          <w:ilvl w:val="1"/>
          <w:numId w:val="4"/>
        </w:numPr>
      </w:pPr>
      <w:r w:rsidRPr="00E51497">
        <w:t xml:space="preserve">Surprisingly, athletes who were </w:t>
      </w:r>
      <w:r w:rsidRPr="00E51497">
        <w:rPr>
          <w:i/>
          <w:iCs/>
        </w:rPr>
        <w:t>not</w:t>
      </w:r>
      <w:r w:rsidRPr="00E51497">
        <w:t xml:space="preserve"> contacted by their national sporting organization reported significantly higher BEES scores (p = .012).</w:t>
      </w:r>
    </w:p>
    <w:p w14:paraId="31C10507" w14:textId="77777777" w:rsidR="00E51497" w:rsidRPr="00E51497" w:rsidRDefault="00E51497" w:rsidP="00E51497">
      <w:pPr>
        <w:numPr>
          <w:ilvl w:val="1"/>
          <w:numId w:val="4"/>
        </w:numPr>
      </w:pPr>
      <w:r w:rsidRPr="00E51497">
        <w:t xml:space="preserve">Model 1 (adjusted GLM) confirmed that contact from the national body was associated with </w:t>
      </w:r>
      <w:r w:rsidRPr="00E51497">
        <w:rPr>
          <w:i/>
          <w:iCs/>
        </w:rPr>
        <w:t>lower</w:t>
      </w:r>
      <w:r w:rsidRPr="00E51497">
        <w:t xml:space="preserve"> emotional well-being (B = –0.63, p = .014).</w:t>
      </w:r>
    </w:p>
    <w:p w14:paraId="54EAAB51" w14:textId="77777777" w:rsidR="00E51497" w:rsidRPr="00E51497" w:rsidRDefault="00E51497" w:rsidP="00E51497">
      <w:pPr>
        <w:numPr>
          <w:ilvl w:val="1"/>
          <w:numId w:val="4"/>
        </w:numPr>
      </w:pPr>
      <w:r w:rsidRPr="00E51497">
        <w:t>No significant effects were found for contact at the state or club level.</w:t>
      </w:r>
    </w:p>
    <w:p w14:paraId="49BB3118" w14:textId="77777777" w:rsidR="00E51497" w:rsidRPr="002D3F94" w:rsidRDefault="00E51497" w:rsidP="00E51497">
      <w:pPr>
        <w:numPr>
          <w:ilvl w:val="0"/>
          <w:numId w:val="4"/>
        </w:numPr>
      </w:pPr>
      <w:r w:rsidRPr="002D3F94">
        <w:lastRenderedPageBreak/>
        <w:t>Training and Support: The ability to train or receiving a training program had no significant impact on BEES scores.</w:t>
      </w:r>
    </w:p>
    <w:p w14:paraId="2D574A6D" w14:textId="77777777" w:rsidR="00E51497" w:rsidRPr="00E51497" w:rsidRDefault="00E51497" w:rsidP="00E51497">
      <w:r w:rsidRPr="00E51497">
        <w:rPr>
          <w:b/>
          <w:bCs/>
        </w:rPr>
        <w:t>Conclusion</w:t>
      </w:r>
      <w:r w:rsidRPr="00E51497">
        <w:br/>
        <w:t>The BEES effectively captured nuanced differences in emotional well-being among athletes during the pandemic. While COVID-19 restrictions did not significantly impact overall well-being across athlete groups, key subgroup differences emerged — most notably, lower emotional well-being among females and among athletes contacted by national sporting bodies. These findings highlight the potential unintended effects of organizational outreach and the importance of emotional support strategies tailored to context and subgroup needs.</w:t>
      </w:r>
    </w:p>
    <w:p w14:paraId="55B93F8F" w14:textId="77777777" w:rsidR="00E51497" w:rsidRDefault="00E51497"/>
    <w:p w14:paraId="59FE959F" w14:textId="1271B953" w:rsidR="00E51497" w:rsidRPr="003B3E4C" w:rsidRDefault="003B3E4C">
      <w:pPr>
        <w:rPr>
          <w:b/>
          <w:bCs/>
          <w:color w:val="196B24" w:themeColor="accent3"/>
        </w:rPr>
      </w:pPr>
      <w:r w:rsidRPr="003B3E4C">
        <w:rPr>
          <w:b/>
          <w:bCs/>
          <w:color w:val="196B24" w:themeColor="accent3"/>
        </w:rPr>
        <w:fldChar w:fldCharType="begin"/>
      </w:r>
      <w:r w:rsidRPr="003B3E4C">
        <w:rPr>
          <w:b/>
          <w:bCs/>
          <w:color w:val="196B24" w:themeColor="accent3"/>
        </w:rPr>
        <w:instrText xml:space="preserve"> ADDIN EN.CITE &lt;EndNote&gt;&lt;Cite&gt;&lt;Author&gt;Rogers&lt;/Author&gt;&lt;Year&gt;2021&lt;/Year&gt;&lt;RecNum&gt;6&lt;/RecNum&gt;&lt;DisplayText&gt;(Rogers &amp;amp; Cruickshank, 2021)&lt;/DisplayText&gt;&lt;record&gt;&lt;rec-number&gt;6&lt;/rec-number&gt;&lt;foreign-keys&gt;&lt;key app="EN" db-id="0zxrtstvyrszt2edv9m55z9zzrx5zd9e5srt" timestamp="1747114078"&gt;6&lt;/key&gt;&lt;/foreign-keys&gt;&lt;ref-type name="Journal Article"&gt;17&lt;/ref-type&gt;&lt;contributors&gt;&lt;authors&gt;&lt;author&gt;Rogers, Shane L&lt;/author&gt;&lt;author&gt;Cruickshank, Travis&lt;/author&gt;&lt;/authors&gt;&lt;/contributors&gt;&lt;titles&gt;&lt;title&gt;Change in mental health, physical health, and social relationships during highly restrictive lockdown in the COVID-19 pandemic: Evidence from Australia&lt;/title&gt;&lt;secondary-title&gt;PeerJ&lt;/secondary-title&gt;&lt;/titles&gt;&lt;periodical&gt;&lt;full-title&gt;PeerJ&lt;/full-title&gt;&lt;/periodical&gt;&lt;pages&gt;e11767&lt;/pages&gt;&lt;volume&gt;9&lt;/volume&gt;&lt;dates&gt;&lt;year&gt;2021&lt;/year&gt;&lt;/dates&gt;&lt;isbn&gt;2167-8359&lt;/isbn&gt;&lt;urls&gt;&lt;/urls&gt;&lt;electronic-resource-num&gt;10.7717/peerj.11767&lt;/electronic-resource-num&gt;&lt;/record&gt;&lt;/Cite&gt;&lt;/EndNote&gt;</w:instrText>
      </w:r>
      <w:r w:rsidRPr="003B3E4C">
        <w:rPr>
          <w:b/>
          <w:bCs/>
          <w:color w:val="196B24" w:themeColor="accent3"/>
        </w:rPr>
        <w:fldChar w:fldCharType="separate"/>
      </w:r>
      <w:r w:rsidRPr="003B3E4C">
        <w:rPr>
          <w:b/>
          <w:bCs/>
          <w:noProof/>
          <w:color w:val="196B24" w:themeColor="accent3"/>
        </w:rPr>
        <w:t>(Rogers &amp; Cruickshank, 2021)</w:t>
      </w:r>
      <w:r w:rsidRPr="003B3E4C">
        <w:rPr>
          <w:b/>
          <w:bCs/>
          <w:color w:val="196B24" w:themeColor="accent3"/>
        </w:rPr>
        <w:fldChar w:fldCharType="end"/>
      </w:r>
    </w:p>
    <w:p w14:paraId="021AB4A3" w14:textId="77777777" w:rsidR="003B3E4C" w:rsidRPr="003B3E4C" w:rsidRDefault="003B3E4C" w:rsidP="003B3E4C">
      <w:r w:rsidRPr="003B3E4C">
        <w:rPr>
          <w:b/>
          <w:bCs/>
        </w:rPr>
        <w:t>Study Overview</w:t>
      </w:r>
      <w:r w:rsidRPr="003B3E4C">
        <w:br/>
        <w:t xml:space="preserve">This study used the </w:t>
      </w:r>
      <w:r w:rsidRPr="003B3E4C">
        <w:rPr>
          <w:i/>
          <w:iCs/>
        </w:rPr>
        <w:t>Brief Emotional Experience Scale</w:t>
      </w:r>
      <w:r w:rsidRPr="003B3E4C">
        <w:t xml:space="preserve"> (BEES) as part of a national online survey conducted between April 14–30, 2020, during Australia’s strict COVID-19 lockdown period. The aim was to assess changes in emotional well-being by comparing participants’ current feelings with their recollections of emotional states during the same time the previous year (pre-lockdown).</w:t>
      </w:r>
    </w:p>
    <w:p w14:paraId="55907BC6" w14:textId="77777777" w:rsidR="003B3E4C" w:rsidRPr="003B3E4C" w:rsidRDefault="003B3E4C" w:rsidP="003B3E4C">
      <w:r w:rsidRPr="003B3E4C">
        <w:rPr>
          <w:b/>
          <w:bCs/>
        </w:rPr>
        <w:t>How the BEES Was Used</w:t>
      </w:r>
    </w:p>
    <w:p w14:paraId="23E1DD41" w14:textId="77777777" w:rsidR="003B3E4C" w:rsidRPr="002D3F94" w:rsidRDefault="003B3E4C">
      <w:pPr>
        <w:numPr>
          <w:ilvl w:val="0"/>
          <w:numId w:val="12"/>
        </w:numPr>
      </w:pPr>
      <w:r w:rsidRPr="002D3F94">
        <w:t>The BEES was administered twice:</w:t>
      </w:r>
    </w:p>
    <w:p w14:paraId="2AF1C16F" w14:textId="77777777" w:rsidR="003B3E4C" w:rsidRPr="002D3F94" w:rsidRDefault="003B3E4C">
      <w:pPr>
        <w:numPr>
          <w:ilvl w:val="1"/>
          <w:numId w:val="12"/>
        </w:numPr>
      </w:pPr>
      <w:r w:rsidRPr="002D3F94">
        <w:t>Current reflection: feelings during the COVID-19 lockdown (past month)</w:t>
      </w:r>
    </w:p>
    <w:p w14:paraId="1796895B" w14:textId="77777777" w:rsidR="003B3E4C" w:rsidRPr="002D3F94" w:rsidRDefault="003B3E4C">
      <w:pPr>
        <w:numPr>
          <w:ilvl w:val="1"/>
          <w:numId w:val="12"/>
        </w:numPr>
      </w:pPr>
      <w:r w:rsidRPr="002D3F94">
        <w:t>Retrospective comparison: feelings during the same period the prior year</w:t>
      </w:r>
    </w:p>
    <w:p w14:paraId="3E7389EC" w14:textId="77777777" w:rsidR="003B3E4C" w:rsidRPr="002D3F94" w:rsidRDefault="003B3E4C">
      <w:pPr>
        <w:numPr>
          <w:ilvl w:val="0"/>
          <w:numId w:val="12"/>
        </w:numPr>
      </w:pPr>
      <w:r w:rsidRPr="002D3F94">
        <w:t>The scale demonstrated excellent internal consistency (α = .85–.87 across all administrations).</w:t>
      </w:r>
    </w:p>
    <w:p w14:paraId="717EEEA2" w14:textId="77777777" w:rsidR="003B3E4C" w:rsidRPr="003B3E4C" w:rsidRDefault="003B3E4C" w:rsidP="003B3E4C">
      <w:r w:rsidRPr="003B3E4C">
        <w:rPr>
          <w:b/>
          <w:bCs/>
        </w:rPr>
        <w:t>Key Findings</w:t>
      </w:r>
    </w:p>
    <w:p w14:paraId="2D95BD21" w14:textId="77777777" w:rsidR="003B3E4C" w:rsidRPr="002D3F94" w:rsidRDefault="003B3E4C">
      <w:pPr>
        <w:numPr>
          <w:ilvl w:val="0"/>
          <w:numId w:val="13"/>
        </w:numPr>
      </w:pPr>
      <w:r w:rsidRPr="002D3F94">
        <w:t>Reduced Well-Being During Lockdown:</w:t>
      </w:r>
    </w:p>
    <w:p w14:paraId="648573A0" w14:textId="77777777" w:rsidR="003B3E4C" w:rsidRPr="002D3F94" w:rsidRDefault="003B3E4C">
      <w:pPr>
        <w:numPr>
          <w:ilvl w:val="1"/>
          <w:numId w:val="13"/>
        </w:numPr>
      </w:pPr>
      <w:r w:rsidRPr="002D3F94">
        <w:t>BEES scores were significantly lower during lockdown compared to the prior year (r = .52), indicating moderate emotional decline.</w:t>
      </w:r>
    </w:p>
    <w:p w14:paraId="6EB1BCC1" w14:textId="77777777" w:rsidR="003B3E4C" w:rsidRPr="002D3F94" w:rsidRDefault="003B3E4C">
      <w:pPr>
        <w:numPr>
          <w:ilvl w:val="1"/>
          <w:numId w:val="13"/>
        </w:numPr>
      </w:pPr>
      <w:r w:rsidRPr="002D3F94">
        <w:t>The percentage of participants with negative overall BEES scores (i.e., more negative than positive emotion) rose from 13% (prior year) to 41% (lockdown).</w:t>
      </w:r>
    </w:p>
    <w:p w14:paraId="33A32D14" w14:textId="77777777" w:rsidR="003B3E4C" w:rsidRPr="002D3F94" w:rsidRDefault="003B3E4C">
      <w:pPr>
        <w:numPr>
          <w:ilvl w:val="0"/>
          <w:numId w:val="13"/>
        </w:numPr>
      </w:pPr>
      <w:r w:rsidRPr="002D3F94">
        <w:t>Associations with Mental Health and Well-being:</w:t>
      </w:r>
    </w:p>
    <w:p w14:paraId="16052093" w14:textId="77777777" w:rsidR="003B3E4C" w:rsidRPr="002D3F94" w:rsidRDefault="003B3E4C">
      <w:pPr>
        <w:numPr>
          <w:ilvl w:val="1"/>
          <w:numId w:val="13"/>
        </w:numPr>
      </w:pPr>
      <w:r w:rsidRPr="002D3F94">
        <w:t>BEES scores were strongly positively correlated with participants' own ratings of how much COVID-19 had impacted their mental health (r = .64).</w:t>
      </w:r>
    </w:p>
    <w:p w14:paraId="5DBF65BE" w14:textId="77777777" w:rsidR="003B3E4C" w:rsidRPr="002D3F94" w:rsidRDefault="003B3E4C">
      <w:pPr>
        <w:numPr>
          <w:ilvl w:val="1"/>
          <w:numId w:val="13"/>
        </w:numPr>
      </w:pPr>
      <w:r w:rsidRPr="002D3F94">
        <w:lastRenderedPageBreak/>
        <w:t>Emotional well-being (BEES) was also positively associated with physical well-being as measured by the BEEPS (r = .60).</w:t>
      </w:r>
    </w:p>
    <w:p w14:paraId="12AF08A9" w14:textId="77777777" w:rsidR="003B3E4C" w:rsidRPr="002D3F94" w:rsidRDefault="003B3E4C">
      <w:pPr>
        <w:numPr>
          <w:ilvl w:val="0"/>
          <w:numId w:val="13"/>
        </w:numPr>
      </w:pPr>
      <w:r w:rsidRPr="002D3F94">
        <w:t>Concerns and Emotional Well-Being:</w:t>
      </w:r>
    </w:p>
    <w:p w14:paraId="5FEBFEAE" w14:textId="77777777" w:rsidR="003B3E4C" w:rsidRPr="002D3F94" w:rsidRDefault="003B3E4C">
      <w:pPr>
        <w:numPr>
          <w:ilvl w:val="1"/>
          <w:numId w:val="13"/>
        </w:numPr>
      </w:pPr>
      <w:r w:rsidRPr="002D3F94">
        <w:t>COVID-19-related concerns were negatively associated with BEES scores:</w:t>
      </w:r>
    </w:p>
    <w:p w14:paraId="7B963764" w14:textId="77777777" w:rsidR="003B3E4C" w:rsidRPr="002D3F94" w:rsidRDefault="003B3E4C">
      <w:pPr>
        <w:numPr>
          <w:ilvl w:val="2"/>
          <w:numId w:val="13"/>
        </w:numPr>
      </w:pPr>
      <w:r w:rsidRPr="002D3F94">
        <w:t>Concern about personal relationships suffering (r = –.43)</w:t>
      </w:r>
    </w:p>
    <w:p w14:paraId="4CD803E5" w14:textId="77777777" w:rsidR="003B3E4C" w:rsidRPr="002D3F94" w:rsidRDefault="003B3E4C">
      <w:pPr>
        <w:numPr>
          <w:ilvl w:val="2"/>
          <w:numId w:val="13"/>
        </w:numPr>
      </w:pPr>
      <w:r w:rsidRPr="002D3F94">
        <w:t>COVID-19 rumination (r = –.27)</w:t>
      </w:r>
    </w:p>
    <w:p w14:paraId="161A38BE" w14:textId="77777777" w:rsidR="003B3E4C" w:rsidRPr="002D3F94" w:rsidRDefault="003B3E4C">
      <w:pPr>
        <w:numPr>
          <w:ilvl w:val="2"/>
          <w:numId w:val="13"/>
        </w:numPr>
      </w:pPr>
      <w:r w:rsidRPr="002D3F94">
        <w:t>Increased social media use during lockdown (r = –.28)</w:t>
      </w:r>
    </w:p>
    <w:p w14:paraId="06FF8E9E" w14:textId="77777777" w:rsidR="003B3E4C" w:rsidRPr="002D3F94" w:rsidRDefault="003B3E4C">
      <w:pPr>
        <w:numPr>
          <w:ilvl w:val="1"/>
          <w:numId w:val="13"/>
        </w:numPr>
      </w:pPr>
      <w:r w:rsidRPr="002D3F94">
        <w:t>These results suggest that stress and preoccupation with the pandemic were linked to poorer emotional states.</w:t>
      </w:r>
    </w:p>
    <w:p w14:paraId="150F02B7" w14:textId="77777777" w:rsidR="003B3E4C" w:rsidRPr="002D3F94" w:rsidRDefault="003B3E4C">
      <w:pPr>
        <w:numPr>
          <w:ilvl w:val="0"/>
          <w:numId w:val="13"/>
        </w:numPr>
      </w:pPr>
      <w:r w:rsidRPr="002D3F94">
        <w:t>Distinction from Pre-Pandemic State:</w:t>
      </w:r>
    </w:p>
    <w:p w14:paraId="7BE7EC9C" w14:textId="77777777" w:rsidR="003B3E4C" w:rsidRPr="002D3F94" w:rsidRDefault="003B3E4C">
      <w:pPr>
        <w:numPr>
          <w:ilvl w:val="1"/>
          <w:numId w:val="13"/>
        </w:numPr>
      </w:pPr>
      <w:r w:rsidRPr="002D3F94">
        <w:t>A weak correlation (r = .18) between current and prior-year BEES scores suggests that participants clearly differentiated their emotional states during lockdown from their recalled experiences pre-pandemic.</w:t>
      </w:r>
    </w:p>
    <w:p w14:paraId="0B6D1D7A" w14:textId="77777777" w:rsidR="003B3E4C" w:rsidRDefault="003B3E4C" w:rsidP="003B3E4C">
      <w:r w:rsidRPr="003B3E4C">
        <w:rPr>
          <w:b/>
          <w:bCs/>
        </w:rPr>
        <w:t>Conclusion</w:t>
      </w:r>
      <w:r w:rsidRPr="003B3E4C">
        <w:br/>
        <w:t>The BEES proved to be a sensitive tool for capturing changes in emotional well-being during a major societal disruption. The findings underscore how lockdown measures contributed to increased negative emotion and reduced positive emotion for many Australians, with the BEES effectively capturing the psychological toll of the pandemic period. These results also illustrate the scale’s capacity to assess emotional health retrospectively and in real time, across varying contexts.</w:t>
      </w:r>
    </w:p>
    <w:p w14:paraId="127E2EE6" w14:textId="05400437" w:rsidR="00AF11C0" w:rsidRPr="00AF11C0" w:rsidRDefault="00AF11C0" w:rsidP="003B3E4C">
      <w:pPr>
        <w:rPr>
          <w:b/>
          <w:bCs/>
          <w:color w:val="196B24" w:themeColor="accent3"/>
        </w:rPr>
      </w:pPr>
      <w:r w:rsidRPr="00AF11C0">
        <w:rPr>
          <w:b/>
          <w:bCs/>
          <w:color w:val="196B24" w:themeColor="accent3"/>
        </w:rPr>
        <w:fldChar w:fldCharType="begin"/>
      </w:r>
      <w:r w:rsidRPr="00AF11C0">
        <w:rPr>
          <w:b/>
          <w:bCs/>
          <w:color w:val="196B24" w:themeColor="accent3"/>
        </w:rPr>
        <w:instrText xml:space="preserve"> ADDIN EN.CITE &lt;EndNote&gt;&lt;Cite&gt;&lt;Author&gt;Rogers&lt;/Author&gt;&lt;Year&gt;2021&lt;/Year&gt;&lt;RecNum&gt;19&lt;/RecNum&gt;&lt;DisplayText&gt;(Rogers et al., 2021)&lt;/DisplayText&gt;&lt;record&gt;&lt;rec-number&gt;19&lt;/rec-number&gt;&lt;foreign-keys&gt;&lt;key app="EN" db-id="0zxrtstvyrszt2edv9m55z9zzrx5zd9e5srt" timestamp="1747118294"&gt;19&lt;/key&gt;&lt;/foreign-keys&gt;&lt;ref-type name="Journal Article"&gt;17&lt;/ref-type&gt;&lt;contributors&gt;&lt;authors&gt;&lt;author&gt;Rogers, Shane&lt;/author&gt;&lt;author&gt;Cruickshank, Travis&lt;/author&gt;&lt;author&gt;Nosaka, Kazunori&lt;/author&gt;&lt;/authors&gt;&lt;/contributors&gt;&lt;titles&gt;&lt;title&gt;Reliability and validity of the Brief Emotional Experience Scale (BEES) for mood monitoring&lt;/title&gt;&lt;secondary-title&gt;PsyArXiv&lt;/secondary-title&gt;&lt;/titles&gt;&lt;periodical&gt;&lt;full-title&gt;PsyArXiv&lt;/full-title&gt;&lt;/periodical&gt;&lt;dates&gt;&lt;year&gt;2021&lt;/year&gt;&lt;/dates&gt;&lt;urls&gt;&lt;/urls&gt;&lt;electronic-resource-num&gt;10.31234/osf.io/p4j7t&lt;/electronic-resource-num&gt;&lt;/record&gt;&lt;/Cite&gt;&lt;/EndNote&gt;</w:instrText>
      </w:r>
      <w:r w:rsidRPr="00AF11C0">
        <w:rPr>
          <w:b/>
          <w:bCs/>
          <w:color w:val="196B24" w:themeColor="accent3"/>
        </w:rPr>
        <w:fldChar w:fldCharType="separate"/>
      </w:r>
      <w:r w:rsidRPr="00AF11C0">
        <w:rPr>
          <w:b/>
          <w:bCs/>
          <w:noProof/>
          <w:color w:val="196B24" w:themeColor="accent3"/>
        </w:rPr>
        <w:t>(Rogers et al., 2021)</w:t>
      </w:r>
      <w:r w:rsidRPr="00AF11C0">
        <w:rPr>
          <w:b/>
          <w:bCs/>
          <w:color w:val="196B24" w:themeColor="accent3"/>
        </w:rPr>
        <w:fldChar w:fldCharType="end"/>
      </w:r>
    </w:p>
    <w:p w14:paraId="45DCC4E1" w14:textId="77777777" w:rsidR="00AF11C0" w:rsidRPr="002D3F94" w:rsidRDefault="00AF11C0" w:rsidP="00AF11C0">
      <w:r w:rsidRPr="00AF11C0">
        <w:rPr>
          <w:b/>
          <w:bCs/>
        </w:rPr>
        <w:t>Study Overview</w:t>
      </w:r>
      <w:r w:rsidRPr="00AF11C0">
        <w:br/>
      </w:r>
      <w:r w:rsidRPr="002D3F94">
        <w:t xml:space="preserve">This study used the </w:t>
      </w:r>
      <w:r w:rsidRPr="002D3F94">
        <w:rPr>
          <w:i/>
          <w:iCs/>
        </w:rPr>
        <w:t>Brief Emotional Experience Scale</w:t>
      </w:r>
      <w:r w:rsidRPr="002D3F94">
        <w:t xml:space="preserve"> (BEES) as a repeated-measures tool for mood monitoring, collecting data three times daily across seven consecutive days. The goal was to evaluate the reliability, validity, and sensitivity of the BEES as a tool for tracking emotional well-being in real time and in response to daily events.</w:t>
      </w:r>
    </w:p>
    <w:p w14:paraId="4179C62D" w14:textId="77777777" w:rsidR="00AF11C0" w:rsidRPr="00AF11C0" w:rsidRDefault="00AF11C0" w:rsidP="00AF11C0">
      <w:r w:rsidRPr="00AF11C0">
        <w:rPr>
          <w:b/>
          <w:bCs/>
        </w:rPr>
        <w:t>How the BEES Was Used</w:t>
      </w:r>
    </w:p>
    <w:p w14:paraId="77B48F66" w14:textId="77777777" w:rsidR="00AF11C0" w:rsidRPr="002D3F94" w:rsidRDefault="00AF11C0">
      <w:pPr>
        <w:numPr>
          <w:ilvl w:val="0"/>
          <w:numId w:val="35"/>
        </w:numPr>
      </w:pPr>
      <w:r w:rsidRPr="002D3F94">
        <w:t>The BEES includes six emotional adjectives:</w:t>
      </w:r>
    </w:p>
    <w:p w14:paraId="64EE4133" w14:textId="77777777" w:rsidR="00AF11C0" w:rsidRPr="002D3F94" w:rsidRDefault="00AF11C0">
      <w:pPr>
        <w:numPr>
          <w:ilvl w:val="1"/>
          <w:numId w:val="35"/>
        </w:numPr>
      </w:pPr>
      <w:r w:rsidRPr="002D3F94">
        <w:t xml:space="preserve">Positive: </w:t>
      </w:r>
      <w:r w:rsidRPr="002D3F94">
        <w:rPr>
          <w:i/>
          <w:iCs/>
        </w:rPr>
        <w:t>Happy, Calm, Confident</w:t>
      </w:r>
    </w:p>
    <w:p w14:paraId="23483931" w14:textId="77777777" w:rsidR="00AF11C0" w:rsidRPr="002D3F94" w:rsidRDefault="00AF11C0">
      <w:pPr>
        <w:numPr>
          <w:ilvl w:val="1"/>
          <w:numId w:val="35"/>
        </w:numPr>
      </w:pPr>
      <w:r w:rsidRPr="002D3F94">
        <w:t xml:space="preserve">Negative: </w:t>
      </w:r>
      <w:r w:rsidRPr="002D3F94">
        <w:rPr>
          <w:i/>
          <w:iCs/>
        </w:rPr>
        <w:t>Sad, Worried, Afraid</w:t>
      </w:r>
    </w:p>
    <w:p w14:paraId="24C6C35A" w14:textId="77777777" w:rsidR="00AF11C0" w:rsidRPr="002D3F94" w:rsidRDefault="00AF11C0">
      <w:pPr>
        <w:numPr>
          <w:ilvl w:val="0"/>
          <w:numId w:val="35"/>
        </w:numPr>
      </w:pPr>
      <w:r w:rsidRPr="002D3F94">
        <w:t>Participants rated each item using a 4-point scale:</w:t>
      </w:r>
      <w:r w:rsidRPr="002D3F94">
        <w:br/>
        <w:t xml:space="preserve">0 = </w:t>
      </w:r>
      <w:r w:rsidRPr="002D3F94">
        <w:rPr>
          <w:i/>
          <w:iCs/>
        </w:rPr>
        <w:t>Not at all</w:t>
      </w:r>
      <w:r w:rsidRPr="002D3F94">
        <w:t xml:space="preserve">, 1 = </w:t>
      </w:r>
      <w:r w:rsidRPr="002D3F94">
        <w:rPr>
          <w:i/>
          <w:iCs/>
        </w:rPr>
        <w:t>A little bit</w:t>
      </w:r>
      <w:r w:rsidRPr="002D3F94">
        <w:t xml:space="preserve">, 2 = </w:t>
      </w:r>
      <w:r w:rsidRPr="002D3F94">
        <w:rPr>
          <w:i/>
          <w:iCs/>
        </w:rPr>
        <w:t>Quite a bit</w:t>
      </w:r>
      <w:r w:rsidRPr="002D3F94">
        <w:t xml:space="preserve">, 3 = </w:t>
      </w:r>
      <w:r w:rsidRPr="002D3F94">
        <w:rPr>
          <w:i/>
          <w:iCs/>
        </w:rPr>
        <w:t>A lot</w:t>
      </w:r>
    </w:p>
    <w:p w14:paraId="78411029" w14:textId="77777777" w:rsidR="00AF11C0" w:rsidRPr="002D3F94" w:rsidRDefault="00AF11C0">
      <w:pPr>
        <w:numPr>
          <w:ilvl w:val="0"/>
          <w:numId w:val="35"/>
        </w:numPr>
      </w:pPr>
      <w:r w:rsidRPr="002D3F94">
        <w:lastRenderedPageBreak/>
        <w:t>Scores were calculated by summing the positive and negative ratings separately, then subtracting negative from positive to yield a total score ranging from –9 to +9</w:t>
      </w:r>
    </w:p>
    <w:p w14:paraId="7315E522" w14:textId="77777777" w:rsidR="00AF11C0" w:rsidRPr="002D3F94" w:rsidRDefault="00AF11C0">
      <w:pPr>
        <w:numPr>
          <w:ilvl w:val="0"/>
          <w:numId w:val="35"/>
        </w:numPr>
      </w:pPr>
      <w:r w:rsidRPr="002D3F94">
        <w:t xml:space="preserve">Participants completed the BEES three times daily (11am, 3pm, 7pm), responding to the prompt: </w:t>
      </w:r>
      <w:r w:rsidRPr="002D3F94">
        <w:rPr>
          <w:i/>
          <w:iCs/>
        </w:rPr>
        <w:t>“Over the past few hours I have been feeling emotionally…”</w:t>
      </w:r>
    </w:p>
    <w:p w14:paraId="2A044D74" w14:textId="77777777" w:rsidR="00AF11C0" w:rsidRPr="002D3F94" w:rsidRDefault="00AF11C0">
      <w:pPr>
        <w:numPr>
          <w:ilvl w:val="0"/>
          <w:numId w:val="35"/>
        </w:numPr>
      </w:pPr>
      <w:r w:rsidRPr="002D3F94">
        <w:t>Surveys were completed via a bookmarked online form on participants’ phones</w:t>
      </w:r>
    </w:p>
    <w:p w14:paraId="021C179D" w14:textId="77777777" w:rsidR="00AF11C0" w:rsidRPr="002D3F94" w:rsidRDefault="00AF11C0">
      <w:pPr>
        <w:numPr>
          <w:ilvl w:val="0"/>
          <w:numId w:val="35"/>
        </w:numPr>
      </w:pPr>
      <w:r w:rsidRPr="002D3F94">
        <w:t>The study examined cross-sectional and within-person reliability, intra-class correlation (ICC), and responsiveness to positive/negative daily events</w:t>
      </w:r>
    </w:p>
    <w:p w14:paraId="0AC2858E" w14:textId="77777777" w:rsidR="00AF11C0" w:rsidRPr="00AF11C0" w:rsidRDefault="00AF11C0" w:rsidP="00AF11C0">
      <w:r w:rsidRPr="00AF11C0">
        <w:rPr>
          <w:b/>
          <w:bCs/>
        </w:rPr>
        <w:t>Key Findings</w:t>
      </w:r>
    </w:p>
    <w:p w14:paraId="638A4FCF" w14:textId="77777777" w:rsidR="00AF11C0" w:rsidRPr="002D3F94" w:rsidRDefault="00AF11C0">
      <w:pPr>
        <w:numPr>
          <w:ilvl w:val="0"/>
          <w:numId w:val="36"/>
        </w:numPr>
      </w:pPr>
      <w:r w:rsidRPr="002D3F94">
        <w:t>Excellent Internal Consistency:</w:t>
      </w:r>
    </w:p>
    <w:p w14:paraId="4C24A403" w14:textId="77777777" w:rsidR="00AF11C0" w:rsidRPr="002D3F94" w:rsidRDefault="00AF11C0">
      <w:pPr>
        <w:numPr>
          <w:ilvl w:val="1"/>
          <w:numId w:val="36"/>
        </w:numPr>
      </w:pPr>
      <w:r w:rsidRPr="002D3F94">
        <w:t>Between-person reliability:</w:t>
      </w:r>
    </w:p>
    <w:p w14:paraId="34B4E041" w14:textId="77777777" w:rsidR="00AF11C0" w:rsidRPr="002D3F94" w:rsidRDefault="00AF11C0">
      <w:pPr>
        <w:numPr>
          <w:ilvl w:val="2"/>
          <w:numId w:val="36"/>
        </w:numPr>
      </w:pPr>
      <w:r w:rsidRPr="002D3F94">
        <w:t>Cronbach’s α = .78</w:t>
      </w:r>
    </w:p>
    <w:p w14:paraId="1A0BFD4D" w14:textId="77777777" w:rsidR="00AF11C0" w:rsidRPr="002D3F94" w:rsidRDefault="00AF11C0">
      <w:pPr>
        <w:numPr>
          <w:ilvl w:val="2"/>
          <w:numId w:val="36"/>
        </w:numPr>
      </w:pPr>
      <w:r w:rsidRPr="002D3F94">
        <w:t>Ordinal α = .84</w:t>
      </w:r>
    </w:p>
    <w:p w14:paraId="590124B9" w14:textId="77777777" w:rsidR="00AF11C0" w:rsidRPr="002D3F94" w:rsidRDefault="00AF11C0">
      <w:pPr>
        <w:numPr>
          <w:ilvl w:val="1"/>
          <w:numId w:val="36"/>
        </w:numPr>
      </w:pPr>
      <w:r w:rsidRPr="002D3F94">
        <w:t>Within-person reliability across repeated observations:</w:t>
      </w:r>
    </w:p>
    <w:p w14:paraId="1BEABE6D" w14:textId="77777777" w:rsidR="00AF11C0" w:rsidRPr="002D3F94" w:rsidRDefault="00AF11C0">
      <w:pPr>
        <w:numPr>
          <w:ilvl w:val="2"/>
          <w:numId w:val="36"/>
        </w:numPr>
      </w:pPr>
      <w:r w:rsidRPr="002D3F94">
        <w:t>Cronbach’s α = .72</w:t>
      </w:r>
    </w:p>
    <w:p w14:paraId="179820AF" w14:textId="77777777" w:rsidR="00AF11C0" w:rsidRPr="002D3F94" w:rsidRDefault="00AF11C0">
      <w:pPr>
        <w:numPr>
          <w:ilvl w:val="2"/>
          <w:numId w:val="36"/>
        </w:numPr>
      </w:pPr>
      <w:r w:rsidRPr="002D3F94">
        <w:t>Ordinal α = .87</w:t>
      </w:r>
    </w:p>
    <w:p w14:paraId="422A9F2F" w14:textId="77777777" w:rsidR="00AF11C0" w:rsidRPr="002D3F94" w:rsidRDefault="00AF11C0">
      <w:pPr>
        <w:numPr>
          <w:ilvl w:val="0"/>
          <w:numId w:val="36"/>
        </w:numPr>
      </w:pPr>
      <w:r w:rsidRPr="002D3F94">
        <w:t>Moderate Intra-Class Correlation (ICC = .48):</w:t>
      </w:r>
    </w:p>
    <w:p w14:paraId="78299E18" w14:textId="77777777" w:rsidR="00AF11C0" w:rsidRPr="002D3F94" w:rsidRDefault="00AF11C0">
      <w:pPr>
        <w:numPr>
          <w:ilvl w:val="1"/>
          <w:numId w:val="36"/>
        </w:numPr>
      </w:pPr>
      <w:r w:rsidRPr="002D3F94">
        <w:t>This suggests a stable individual pattern of responses across time (e.g., people with higher trait well-being consistently reported higher BEES scores)</w:t>
      </w:r>
    </w:p>
    <w:p w14:paraId="6FA2FE9E" w14:textId="77777777" w:rsidR="00AF11C0" w:rsidRPr="002D3F94" w:rsidRDefault="00AF11C0">
      <w:pPr>
        <w:numPr>
          <w:ilvl w:val="0"/>
          <w:numId w:val="36"/>
        </w:numPr>
      </w:pPr>
      <w:r w:rsidRPr="002D3F94">
        <w:t>Responsiveness to Events:</w:t>
      </w:r>
    </w:p>
    <w:p w14:paraId="5B0EF5FF" w14:textId="77777777" w:rsidR="00AF11C0" w:rsidRPr="002D3F94" w:rsidRDefault="00AF11C0">
      <w:pPr>
        <w:numPr>
          <w:ilvl w:val="1"/>
          <w:numId w:val="36"/>
        </w:numPr>
      </w:pPr>
      <w:r w:rsidRPr="002D3F94">
        <w:t>BEES scores increased following positive events and decreased following negative events, demonstrating event sensitivity</w:t>
      </w:r>
    </w:p>
    <w:p w14:paraId="6800288D" w14:textId="77777777" w:rsidR="00AF11C0" w:rsidRPr="002D3F94" w:rsidRDefault="00AF11C0">
      <w:pPr>
        <w:numPr>
          <w:ilvl w:val="1"/>
          <w:numId w:val="36"/>
        </w:numPr>
      </w:pPr>
      <w:r w:rsidRPr="002D3F94">
        <w:t>Quantified effects:</w:t>
      </w:r>
    </w:p>
    <w:p w14:paraId="69209F28" w14:textId="77777777" w:rsidR="00AF11C0" w:rsidRPr="002D3F94" w:rsidRDefault="00AF11C0">
      <w:pPr>
        <w:numPr>
          <w:ilvl w:val="2"/>
          <w:numId w:val="36"/>
        </w:numPr>
      </w:pPr>
      <w:r w:rsidRPr="002D3F94">
        <w:t>Positive events: +1.14 points (on average)</w:t>
      </w:r>
    </w:p>
    <w:p w14:paraId="2386BDFD" w14:textId="77777777" w:rsidR="00AF11C0" w:rsidRPr="002D3F94" w:rsidRDefault="00AF11C0">
      <w:pPr>
        <w:numPr>
          <w:ilvl w:val="2"/>
          <w:numId w:val="36"/>
        </w:numPr>
      </w:pPr>
      <w:r w:rsidRPr="002D3F94">
        <w:t>Negative events: –2.35 points (on average)</w:t>
      </w:r>
    </w:p>
    <w:p w14:paraId="03336170" w14:textId="77777777" w:rsidR="00AF11C0" w:rsidRPr="002D3F94" w:rsidRDefault="00AF11C0">
      <w:pPr>
        <w:numPr>
          <w:ilvl w:val="1"/>
          <w:numId w:val="36"/>
        </w:numPr>
      </w:pPr>
      <w:r w:rsidRPr="002D3F94">
        <w:t>Negative events had stronger emotional impact than positive events, consistent with established affective asymmetry literature</w:t>
      </w:r>
    </w:p>
    <w:p w14:paraId="652DC6F3" w14:textId="77777777" w:rsidR="00AF11C0" w:rsidRPr="002D3F94" w:rsidRDefault="00AF11C0">
      <w:pPr>
        <w:numPr>
          <w:ilvl w:val="0"/>
          <w:numId w:val="36"/>
        </w:numPr>
      </w:pPr>
      <w:r w:rsidRPr="002D3F94">
        <w:t>Practicality:</w:t>
      </w:r>
    </w:p>
    <w:p w14:paraId="28363A23" w14:textId="77777777" w:rsidR="00AF11C0" w:rsidRPr="002D3F94" w:rsidRDefault="00AF11C0">
      <w:pPr>
        <w:numPr>
          <w:ilvl w:val="1"/>
          <w:numId w:val="36"/>
        </w:numPr>
      </w:pPr>
      <w:r w:rsidRPr="002D3F94">
        <w:t>BEES completion time remained brief (~30 seconds), supporting its use in ecological momentary assessment (EMA) studies</w:t>
      </w:r>
    </w:p>
    <w:p w14:paraId="436123BC" w14:textId="77777777" w:rsidR="00AF11C0" w:rsidRPr="002D3F94" w:rsidRDefault="00AF11C0">
      <w:pPr>
        <w:numPr>
          <w:ilvl w:val="1"/>
          <w:numId w:val="36"/>
        </w:numPr>
      </w:pPr>
      <w:r w:rsidRPr="002D3F94">
        <w:lastRenderedPageBreak/>
        <w:t>Individual-level data visualisations illustrated natural variation in mood and life events, captured sensitively by the BEES</w:t>
      </w:r>
    </w:p>
    <w:p w14:paraId="77371945" w14:textId="1B133ED3" w:rsidR="00AF11C0" w:rsidRPr="003B3E4C" w:rsidRDefault="00AF11C0" w:rsidP="003B3E4C">
      <w:r w:rsidRPr="00AF11C0">
        <w:rPr>
          <w:b/>
          <w:bCs/>
        </w:rPr>
        <w:t>Conclusion</w:t>
      </w:r>
      <w:r w:rsidRPr="00AF11C0">
        <w:br/>
      </w:r>
      <w:r w:rsidRPr="002D3F94">
        <w:t>The BEES proved to be a highly reliable and sensitive tool for momentary mood tracking. Its low burden and strong responsiveness to real-world events make it well-suited for daily monitoring, mobile health interventions, and emotion research. The findings confirm its utility not only for between-person comparisons but also for within-person longitudinal assessment over short time windows.</w:t>
      </w:r>
    </w:p>
    <w:p w14:paraId="44EE1C6D" w14:textId="77777777" w:rsidR="003B3E4C" w:rsidRDefault="003B3E4C"/>
    <w:p w14:paraId="61D24692" w14:textId="6D93AEEE" w:rsidR="00C53E69" w:rsidRPr="00C53E69" w:rsidRDefault="00C53E69">
      <w:pPr>
        <w:rPr>
          <w:b/>
          <w:bCs/>
          <w:color w:val="196B24" w:themeColor="accent3"/>
        </w:rPr>
      </w:pPr>
      <w:r w:rsidRPr="00C53E69">
        <w:rPr>
          <w:b/>
          <w:bCs/>
          <w:color w:val="196B24" w:themeColor="accent3"/>
        </w:rPr>
        <w:fldChar w:fldCharType="begin"/>
      </w:r>
      <w:r w:rsidRPr="00C53E69">
        <w:rPr>
          <w:b/>
          <w:bCs/>
          <w:color w:val="196B24" w:themeColor="accent3"/>
        </w:rPr>
        <w:instrText xml:space="preserve"> ADDIN EN.CITE &lt;EndNote&gt;&lt;Cite&gt;&lt;Author&gt;Turner&lt;/Author&gt;&lt;Year&gt;2021&lt;/Year&gt;&lt;RecNum&gt;11&lt;/RecNum&gt;&lt;DisplayText&gt;(Turner et al., 2021)&lt;/DisplayText&gt;&lt;record&gt;&lt;rec-number&gt;11&lt;/rec-number&gt;&lt;foreign-keys&gt;&lt;key app="EN" db-id="0zxrtstvyrszt2edv9m55z9zzrx5zd9e5srt" timestamp="1747114461"&gt;11&lt;/key&gt;&lt;/foreign-keys&gt;&lt;ref-type name="Journal Article"&gt;17&lt;/ref-type&gt;&lt;contributors&gt;&lt;authors&gt;&lt;author&gt;Turner, Mitchell&lt;/author&gt;&lt;author&gt;Beranek, Philipp&lt;/author&gt;&lt;author&gt;Rogers, Shane L&lt;/author&gt;&lt;author&gt;Nosaka, Kazunori&lt;/author&gt;&lt;author&gt;Girard, Olivier&lt;/author&gt;&lt;author&gt;Cruickshank, Travis&lt;/author&gt;&lt;/authors&gt;&lt;/contributors&gt;&lt;titles&gt;&lt;title&gt;Influence of the COVID-19 pandemic on mood and training in Australian community tennis players&lt;/title&gt;&lt;secondary-title&gt;Frontiers in Sports and Active Living&lt;/secondary-title&gt;&lt;/titles&gt;&lt;periodical&gt;&lt;full-title&gt;Frontiers in Sports and Active Living&lt;/full-title&gt;&lt;/periodical&gt;&lt;pages&gt;589617&lt;/pages&gt;&lt;volume&gt;3&lt;/volume&gt;&lt;dates&gt;&lt;year&gt;2021&lt;/year&gt;&lt;/dates&gt;&lt;isbn&gt;2624-9367&lt;/isbn&gt;&lt;urls&gt;&lt;/urls&gt;&lt;electronic-resource-num&gt;10.3389/fspor.2021.589617&lt;/electronic-resource-num&gt;&lt;/record&gt;&lt;/Cite&gt;&lt;/EndNote&gt;</w:instrText>
      </w:r>
      <w:r w:rsidRPr="00C53E69">
        <w:rPr>
          <w:b/>
          <w:bCs/>
          <w:color w:val="196B24" w:themeColor="accent3"/>
        </w:rPr>
        <w:fldChar w:fldCharType="separate"/>
      </w:r>
      <w:r w:rsidRPr="00C53E69">
        <w:rPr>
          <w:b/>
          <w:bCs/>
          <w:noProof/>
          <w:color w:val="196B24" w:themeColor="accent3"/>
        </w:rPr>
        <w:t>(Turner et al., 2021)</w:t>
      </w:r>
      <w:r w:rsidRPr="00C53E69">
        <w:rPr>
          <w:b/>
          <w:bCs/>
          <w:color w:val="196B24" w:themeColor="accent3"/>
        </w:rPr>
        <w:fldChar w:fldCharType="end"/>
      </w:r>
    </w:p>
    <w:p w14:paraId="1BEC9200" w14:textId="77777777" w:rsidR="00C53E69" w:rsidRPr="002D3F94" w:rsidRDefault="00C53E69" w:rsidP="00C53E69">
      <w:r w:rsidRPr="00C53E69">
        <w:rPr>
          <w:b/>
          <w:bCs/>
        </w:rPr>
        <w:t>Study Overview</w:t>
      </w:r>
      <w:r w:rsidRPr="00C53E69">
        <w:br/>
      </w:r>
      <w:r w:rsidRPr="002D3F94">
        <w:t xml:space="preserve">This study employed the </w:t>
      </w:r>
      <w:r w:rsidRPr="002D3F94">
        <w:rPr>
          <w:i/>
          <w:iCs/>
        </w:rPr>
        <w:t>Brief Emotional Experience Scale</w:t>
      </w:r>
      <w:r w:rsidRPr="002D3F94">
        <w:t xml:space="preserve"> (BEES) as a self-report measure of emotional distress and well-being among adult community tennis players (aged 41+) in Australia during the COVID-19 pandemic. The online survey was conducted between April 24 and June 6, 2020, during a period of strict lockdown restrictions. The primary aim was to determine whether changes in tennis-related activity (training, match play) impacted emotional well-being.</w:t>
      </w:r>
    </w:p>
    <w:p w14:paraId="19BE7F13" w14:textId="77777777" w:rsidR="00C53E69" w:rsidRPr="00C53E69" w:rsidRDefault="00C53E69" w:rsidP="00C53E69">
      <w:r w:rsidRPr="00C53E69">
        <w:rPr>
          <w:b/>
          <w:bCs/>
        </w:rPr>
        <w:t>Key Findings</w:t>
      </w:r>
    </w:p>
    <w:p w14:paraId="3C1DBFB7" w14:textId="77777777" w:rsidR="00C53E69" w:rsidRPr="002D3F94" w:rsidRDefault="00C53E69">
      <w:pPr>
        <w:numPr>
          <w:ilvl w:val="0"/>
          <w:numId w:val="20"/>
        </w:numPr>
      </w:pPr>
      <w:r w:rsidRPr="002D3F94">
        <w:t>Overall Emotional Well-Being:</w:t>
      </w:r>
    </w:p>
    <w:p w14:paraId="5C5091B7" w14:textId="77777777" w:rsidR="00C53E69" w:rsidRPr="002D3F94" w:rsidRDefault="00C53E69">
      <w:pPr>
        <w:numPr>
          <w:ilvl w:val="1"/>
          <w:numId w:val="20"/>
        </w:numPr>
      </w:pPr>
      <w:r w:rsidRPr="002D3F94">
        <w:t>The average BEES score across participants (N = 245) was 0.99 ± 1.27, suggesting that most respondents experienced a net positive emotional state during the lockdown.</w:t>
      </w:r>
    </w:p>
    <w:p w14:paraId="19F30934" w14:textId="77777777" w:rsidR="00C53E69" w:rsidRPr="002D3F94" w:rsidRDefault="00C53E69">
      <w:pPr>
        <w:numPr>
          <w:ilvl w:val="0"/>
          <w:numId w:val="20"/>
        </w:numPr>
      </w:pPr>
      <w:r w:rsidRPr="002D3F94">
        <w:t>Age Differences:</w:t>
      </w:r>
    </w:p>
    <w:p w14:paraId="1BB4BCB3" w14:textId="77777777" w:rsidR="00C53E69" w:rsidRPr="002D3F94" w:rsidRDefault="00C53E69">
      <w:pPr>
        <w:numPr>
          <w:ilvl w:val="1"/>
          <w:numId w:val="20"/>
        </w:numPr>
      </w:pPr>
      <w:r w:rsidRPr="002D3F94">
        <w:t>Older adults (61+) reported significantly higher well-being than middle-aged adults (41–60) (p = .002).</w:t>
      </w:r>
    </w:p>
    <w:p w14:paraId="7FB7EA54" w14:textId="77777777" w:rsidR="00C53E69" w:rsidRPr="002D3F94" w:rsidRDefault="00C53E69">
      <w:pPr>
        <w:numPr>
          <w:ilvl w:val="1"/>
          <w:numId w:val="20"/>
        </w:numPr>
      </w:pPr>
      <w:r w:rsidRPr="002D3F94">
        <w:t>This was interpreted as possibly reflecting fewer work-related or financial stressors in the older age group.</w:t>
      </w:r>
    </w:p>
    <w:p w14:paraId="4DA58769" w14:textId="77777777" w:rsidR="00C53E69" w:rsidRPr="002D3F94" w:rsidRDefault="00C53E69">
      <w:pPr>
        <w:numPr>
          <w:ilvl w:val="0"/>
          <w:numId w:val="20"/>
        </w:numPr>
      </w:pPr>
      <w:r w:rsidRPr="002D3F94">
        <w:t>Tennis Activity and Well-Being:</w:t>
      </w:r>
    </w:p>
    <w:p w14:paraId="62489A63" w14:textId="77777777" w:rsidR="00C53E69" w:rsidRPr="002D3F94" w:rsidRDefault="00C53E69">
      <w:pPr>
        <w:numPr>
          <w:ilvl w:val="1"/>
          <w:numId w:val="20"/>
        </w:numPr>
      </w:pPr>
      <w:r w:rsidRPr="002D3F94">
        <w:t>Contrary to expectations, there were no significant associations between BEES scores and:</w:t>
      </w:r>
    </w:p>
    <w:p w14:paraId="1657C09A" w14:textId="77777777" w:rsidR="00C53E69" w:rsidRPr="002D3F94" w:rsidRDefault="00C53E69">
      <w:pPr>
        <w:numPr>
          <w:ilvl w:val="2"/>
          <w:numId w:val="20"/>
        </w:numPr>
      </w:pPr>
      <w:r w:rsidRPr="002D3F94">
        <w:t>Tennis training hours</w:t>
      </w:r>
    </w:p>
    <w:p w14:paraId="3F84985B" w14:textId="77777777" w:rsidR="00C53E69" w:rsidRPr="002D3F94" w:rsidRDefault="00C53E69">
      <w:pPr>
        <w:numPr>
          <w:ilvl w:val="2"/>
          <w:numId w:val="20"/>
        </w:numPr>
      </w:pPr>
      <w:r w:rsidRPr="002D3F94">
        <w:t>Tennis match play frequency</w:t>
      </w:r>
    </w:p>
    <w:p w14:paraId="5CD5AEAD" w14:textId="77777777" w:rsidR="00C53E69" w:rsidRPr="002D3F94" w:rsidRDefault="00C53E69">
      <w:pPr>
        <w:numPr>
          <w:ilvl w:val="2"/>
          <w:numId w:val="20"/>
        </w:numPr>
      </w:pPr>
      <w:r w:rsidRPr="002D3F94">
        <w:t>Match play format (singles, doubles, or both)</w:t>
      </w:r>
    </w:p>
    <w:p w14:paraId="0C9B17F7" w14:textId="77777777" w:rsidR="00C53E69" w:rsidRPr="002D3F94" w:rsidRDefault="00C53E69">
      <w:pPr>
        <w:numPr>
          <w:ilvl w:val="2"/>
          <w:numId w:val="20"/>
        </w:numPr>
      </w:pPr>
      <w:r w:rsidRPr="002D3F94">
        <w:lastRenderedPageBreak/>
        <w:t>Length of time since ceasing training</w:t>
      </w:r>
    </w:p>
    <w:p w14:paraId="34F30E89" w14:textId="77777777" w:rsidR="00C53E69" w:rsidRPr="002D3F94" w:rsidRDefault="00C53E69">
      <w:pPr>
        <w:numPr>
          <w:ilvl w:val="2"/>
          <w:numId w:val="20"/>
        </w:numPr>
      </w:pPr>
      <w:r w:rsidRPr="002D3F94">
        <w:t>Years of tennis experience</w:t>
      </w:r>
    </w:p>
    <w:p w14:paraId="6B817343" w14:textId="77777777" w:rsidR="00C53E69" w:rsidRPr="002D3F94" w:rsidRDefault="00C53E69">
      <w:pPr>
        <w:numPr>
          <w:ilvl w:val="1"/>
          <w:numId w:val="20"/>
        </w:numPr>
      </w:pPr>
      <w:r w:rsidRPr="002D3F94">
        <w:t>Reduced physical activity did not correlate with poorer emotional well-being, once multiple comparisons were statistically corrected.</w:t>
      </w:r>
    </w:p>
    <w:p w14:paraId="602FB4D8" w14:textId="77777777" w:rsidR="00C53E69" w:rsidRPr="002D3F94" w:rsidRDefault="00C53E69">
      <w:pPr>
        <w:numPr>
          <w:ilvl w:val="0"/>
          <w:numId w:val="20"/>
        </w:numPr>
      </w:pPr>
      <w:r w:rsidRPr="002D3F94">
        <w:t>Other Variables:</w:t>
      </w:r>
    </w:p>
    <w:p w14:paraId="2139A4B4" w14:textId="77777777" w:rsidR="00C53E69" w:rsidRPr="002D3F94" w:rsidRDefault="00C53E69">
      <w:pPr>
        <w:numPr>
          <w:ilvl w:val="1"/>
          <w:numId w:val="20"/>
        </w:numPr>
      </w:pPr>
      <w:r w:rsidRPr="002D3F94">
        <w:t>Employment status initially appeared associated with BEES scores, but this did not remain significant after correction.</w:t>
      </w:r>
    </w:p>
    <w:p w14:paraId="3B7045E3" w14:textId="77777777" w:rsidR="00C53E69" w:rsidRPr="002D3F94" w:rsidRDefault="00C53E69">
      <w:pPr>
        <w:numPr>
          <w:ilvl w:val="1"/>
          <w:numId w:val="20"/>
        </w:numPr>
      </w:pPr>
      <w:r w:rsidRPr="002D3F94">
        <w:t>The authors noted that more full-time employment in the middle-aged group may partially explain their lower emotional well-being.</w:t>
      </w:r>
    </w:p>
    <w:p w14:paraId="2CE67FC3" w14:textId="21C02E57" w:rsidR="0080419D" w:rsidRDefault="00C53E69">
      <w:r w:rsidRPr="00C53E69">
        <w:rPr>
          <w:b/>
          <w:bCs/>
        </w:rPr>
        <w:t>Conclusion</w:t>
      </w:r>
      <w:r w:rsidRPr="00C53E69">
        <w:br/>
      </w:r>
      <w:r w:rsidRPr="002D3F94">
        <w:t>The study found that community tennis players, particularly older adults, maintained relatively high emotional well-being during the pandemic. The BEES was instrumental in identifying that age—not tennis activity—was the most meaningful predictor of well-being in this group. These findings contrast with broader national data showing general emotional decline during COVID-</w:t>
      </w:r>
      <w:proofErr w:type="gramStart"/>
      <w:r w:rsidRPr="002D3F94">
        <w:t>19, and</w:t>
      </w:r>
      <w:proofErr w:type="gramEnd"/>
      <w:r w:rsidRPr="002D3F94">
        <w:t xml:space="preserve"> suggest a potential resilience advantage in older recreational athletes.</w:t>
      </w:r>
    </w:p>
    <w:p w14:paraId="47777609" w14:textId="77777777" w:rsidR="00C53E69" w:rsidRDefault="00C53E69"/>
    <w:p w14:paraId="2B99D6CD" w14:textId="52DBF266" w:rsidR="00BA4BDD" w:rsidRPr="00BA4BDD" w:rsidRDefault="00BA4BDD">
      <w:pPr>
        <w:rPr>
          <w:b/>
          <w:bCs/>
          <w:color w:val="196B24" w:themeColor="accent3"/>
        </w:rPr>
      </w:pPr>
      <w:r w:rsidRPr="00BA4BDD">
        <w:rPr>
          <w:b/>
          <w:bCs/>
          <w:color w:val="196B24" w:themeColor="accent3"/>
        </w:rPr>
        <w:fldChar w:fldCharType="begin"/>
      </w:r>
      <w:r w:rsidRPr="00BA4BDD">
        <w:rPr>
          <w:b/>
          <w:bCs/>
          <w:color w:val="196B24" w:themeColor="accent3"/>
        </w:rPr>
        <w:instrText xml:space="preserve"> ADDIN EN.CITE &lt;EndNote&gt;&lt;Cite&gt;&lt;Author&gt;Skead&lt;/Author&gt;&lt;Year&gt;2020&lt;/Year&gt;&lt;RecNum&gt;8&lt;/RecNum&gt;&lt;DisplayText&gt;(Skead et al., 2020)&lt;/DisplayText&gt;&lt;record&gt;&lt;rec-number&gt;8&lt;/rec-number&gt;&lt;foreign-keys&gt;&lt;key app="EN" db-id="0zxrtstvyrszt2edv9m55z9zzrx5zd9e5srt" timestamp="1747114208"&gt;8&lt;/key&gt;&lt;/foreign-keys&gt;&lt;ref-type name="Journal Article"&gt;17&lt;/ref-type&gt;&lt;contributors&gt;&lt;authors&gt;&lt;author&gt;Skead, Natalie K&lt;/author&gt;&lt;author&gt;Rogers, Shane L&lt;/author&gt;&lt;author&gt;Johnson, W Rupert&lt;/author&gt;&lt;/authors&gt;&lt;/contributors&gt;&lt;titles&gt;&lt;title&gt;The role of place, people and perception in law student well-being&lt;/title&gt;&lt;secondary-title&gt;International Journal of Law and Psychiatry&lt;/secondary-title&gt;&lt;/titles&gt;&lt;periodical&gt;&lt;full-title&gt;International journal of law and psychiatry&lt;/full-title&gt;&lt;/periodical&gt;&lt;pages&gt;101631&lt;/pages&gt;&lt;volume&gt;73&lt;/volume&gt;&lt;dates&gt;&lt;year&gt;2020&lt;/year&gt;&lt;/dates&gt;&lt;isbn&gt;0160-2527&lt;/isbn&gt;&lt;urls&gt;&lt;/urls&gt;&lt;electronic-resource-num&gt;10.1016/j.ijlp.2020.101631&lt;/electronic-resource-num&gt;&lt;/record&gt;&lt;/Cite&gt;&lt;/EndNote&gt;</w:instrText>
      </w:r>
      <w:r w:rsidRPr="00BA4BDD">
        <w:rPr>
          <w:b/>
          <w:bCs/>
          <w:color w:val="196B24" w:themeColor="accent3"/>
        </w:rPr>
        <w:fldChar w:fldCharType="separate"/>
      </w:r>
      <w:r w:rsidRPr="00BA4BDD">
        <w:rPr>
          <w:b/>
          <w:bCs/>
          <w:noProof/>
          <w:color w:val="196B24" w:themeColor="accent3"/>
        </w:rPr>
        <w:t>(Skead et al., 2020)</w:t>
      </w:r>
      <w:r w:rsidRPr="00BA4BDD">
        <w:rPr>
          <w:b/>
          <w:bCs/>
          <w:color w:val="196B24" w:themeColor="accent3"/>
        </w:rPr>
        <w:fldChar w:fldCharType="end"/>
      </w:r>
    </w:p>
    <w:p w14:paraId="17752174" w14:textId="77777777" w:rsidR="00BA4BDD" w:rsidRPr="00BA4BDD" w:rsidRDefault="00BA4BDD" w:rsidP="00BA4BDD">
      <w:r w:rsidRPr="00BA4BDD">
        <w:rPr>
          <w:b/>
          <w:bCs/>
        </w:rPr>
        <w:t>Study Overview</w:t>
      </w:r>
      <w:r w:rsidRPr="00BA4BDD">
        <w:br/>
      </w:r>
      <w:r w:rsidRPr="002D3F94">
        <w:t xml:space="preserve">This study applied the </w:t>
      </w:r>
      <w:r w:rsidRPr="002D3F94">
        <w:rPr>
          <w:i/>
          <w:iCs/>
        </w:rPr>
        <w:t>Brief Emotional Experience Scale</w:t>
      </w:r>
      <w:r w:rsidRPr="002D3F94">
        <w:t xml:space="preserve"> (BEES) to assess and compare emotional well-being across two university law student samples (UWALS and ECUSBL) and </w:t>
      </w:r>
      <w:proofErr w:type="gramStart"/>
      <w:r w:rsidRPr="002D3F94">
        <w:t>a general public</w:t>
      </w:r>
      <w:proofErr w:type="gramEnd"/>
      <w:r w:rsidRPr="002D3F94">
        <w:t xml:space="preserve"> sample in Australia. Data were collected via online surveys in 2017 and 2018, with the BEES used as a brief, adaptable measure for cross-group emotional comparison.</w:t>
      </w:r>
    </w:p>
    <w:p w14:paraId="03912640" w14:textId="77777777" w:rsidR="00BA4BDD" w:rsidRPr="00BA4BDD" w:rsidRDefault="00BA4BDD" w:rsidP="00BA4BDD">
      <w:r w:rsidRPr="00BA4BDD">
        <w:rPr>
          <w:b/>
          <w:bCs/>
        </w:rPr>
        <w:t>How the BEES Was Used</w:t>
      </w:r>
    </w:p>
    <w:p w14:paraId="7275272F" w14:textId="77777777" w:rsidR="00BA4BDD" w:rsidRPr="002D3F94" w:rsidRDefault="00BA4BDD">
      <w:pPr>
        <w:numPr>
          <w:ilvl w:val="0"/>
          <w:numId w:val="18"/>
        </w:numPr>
      </w:pPr>
      <w:r w:rsidRPr="002D3F94">
        <w:t>The BEES included six emotion adjectives:</w:t>
      </w:r>
    </w:p>
    <w:p w14:paraId="136D3049" w14:textId="77777777" w:rsidR="00BA4BDD" w:rsidRPr="002D3F94" w:rsidRDefault="00BA4BDD">
      <w:pPr>
        <w:numPr>
          <w:ilvl w:val="1"/>
          <w:numId w:val="18"/>
        </w:numPr>
      </w:pPr>
      <w:r w:rsidRPr="002D3F94">
        <w:t xml:space="preserve">Positive: </w:t>
      </w:r>
      <w:r w:rsidRPr="002D3F94">
        <w:rPr>
          <w:i/>
          <w:iCs/>
        </w:rPr>
        <w:t>Happy, Calm, Confident</w:t>
      </w:r>
    </w:p>
    <w:p w14:paraId="5EE21DE2" w14:textId="77777777" w:rsidR="00BA4BDD" w:rsidRPr="002D3F94" w:rsidRDefault="00BA4BDD">
      <w:pPr>
        <w:numPr>
          <w:ilvl w:val="1"/>
          <w:numId w:val="18"/>
        </w:numPr>
      </w:pPr>
      <w:r w:rsidRPr="002D3F94">
        <w:t xml:space="preserve">Negative: </w:t>
      </w:r>
      <w:r w:rsidRPr="002D3F94">
        <w:rPr>
          <w:i/>
          <w:iCs/>
        </w:rPr>
        <w:t>Worried, Sad, Afraid</w:t>
      </w:r>
    </w:p>
    <w:p w14:paraId="23A15E3D" w14:textId="77777777" w:rsidR="00BA4BDD" w:rsidRPr="002D3F94" w:rsidRDefault="00BA4BDD">
      <w:pPr>
        <w:numPr>
          <w:ilvl w:val="0"/>
          <w:numId w:val="18"/>
        </w:numPr>
      </w:pPr>
      <w:r w:rsidRPr="002D3F94">
        <w:t xml:space="preserve">Participants rated their emotions on a 4-point scale: </w:t>
      </w:r>
      <w:r w:rsidRPr="002D3F94">
        <w:rPr>
          <w:i/>
          <w:iCs/>
        </w:rPr>
        <w:t xml:space="preserve">Not at all, A little bit, </w:t>
      </w:r>
      <w:proofErr w:type="gramStart"/>
      <w:r w:rsidRPr="002D3F94">
        <w:rPr>
          <w:i/>
          <w:iCs/>
        </w:rPr>
        <w:t>Quite</w:t>
      </w:r>
      <w:proofErr w:type="gramEnd"/>
      <w:r w:rsidRPr="002D3F94">
        <w:rPr>
          <w:i/>
          <w:iCs/>
        </w:rPr>
        <w:t xml:space="preserve"> a bit, A lot</w:t>
      </w:r>
    </w:p>
    <w:p w14:paraId="00A91CA9" w14:textId="77777777" w:rsidR="00BA4BDD" w:rsidRPr="002D3F94" w:rsidRDefault="00BA4BDD">
      <w:pPr>
        <w:numPr>
          <w:ilvl w:val="0"/>
          <w:numId w:val="18"/>
        </w:numPr>
      </w:pPr>
      <w:r w:rsidRPr="002D3F94">
        <w:t>Students reflected on their general emotional well-being across the semester.</w:t>
      </w:r>
    </w:p>
    <w:p w14:paraId="72BD3258" w14:textId="77777777" w:rsidR="00BA4BDD" w:rsidRPr="002D3F94" w:rsidRDefault="00BA4BDD">
      <w:pPr>
        <w:numPr>
          <w:ilvl w:val="0"/>
          <w:numId w:val="18"/>
        </w:numPr>
      </w:pPr>
      <w:r w:rsidRPr="002D3F94">
        <w:t>Scores were calculated by averaging the positive and negative ratings separately, then subtracting the negative average from the positive average.</w:t>
      </w:r>
    </w:p>
    <w:p w14:paraId="5F414797" w14:textId="77777777" w:rsidR="00BA4BDD" w:rsidRPr="002D3F94" w:rsidRDefault="00BA4BDD">
      <w:pPr>
        <w:numPr>
          <w:ilvl w:val="1"/>
          <w:numId w:val="18"/>
        </w:numPr>
      </w:pPr>
      <w:r w:rsidRPr="002D3F94">
        <w:lastRenderedPageBreak/>
        <w:t>Scores ranged from +3 to –3, with scores &gt;0 indicating greater positive emotion and scores &lt;0 indicating greater negative emotion.</w:t>
      </w:r>
    </w:p>
    <w:p w14:paraId="66644757" w14:textId="77777777" w:rsidR="00BA4BDD" w:rsidRPr="002D3F94" w:rsidRDefault="00BA4BDD">
      <w:pPr>
        <w:numPr>
          <w:ilvl w:val="0"/>
          <w:numId w:val="18"/>
        </w:numPr>
      </w:pPr>
      <w:r w:rsidRPr="002D3F94">
        <w:t>The BEES showed good internal consistency and convergent validity, including prior validation against the DASS-21.</w:t>
      </w:r>
    </w:p>
    <w:p w14:paraId="3011CC7E" w14:textId="77777777" w:rsidR="00BA4BDD" w:rsidRPr="002D3F94" w:rsidRDefault="00BA4BDD" w:rsidP="00BA4BDD">
      <w:r w:rsidRPr="002D3F94">
        <w:t>Key Findings</w:t>
      </w:r>
    </w:p>
    <w:p w14:paraId="35DEC93A" w14:textId="77777777" w:rsidR="00BA4BDD" w:rsidRPr="002D3F94" w:rsidRDefault="00BA4BDD">
      <w:pPr>
        <w:numPr>
          <w:ilvl w:val="0"/>
          <w:numId w:val="19"/>
        </w:numPr>
      </w:pPr>
      <w:r w:rsidRPr="002D3F94">
        <w:t>Law Students Reported Lower Emotional Well-Being:</w:t>
      </w:r>
    </w:p>
    <w:p w14:paraId="3EDA8C8A" w14:textId="77777777" w:rsidR="00BA4BDD" w:rsidRPr="002D3F94" w:rsidRDefault="00BA4BDD">
      <w:pPr>
        <w:numPr>
          <w:ilvl w:val="1"/>
          <w:numId w:val="19"/>
        </w:numPr>
      </w:pPr>
      <w:r w:rsidRPr="002D3F94">
        <w:t>General public: M = 1.21</w:t>
      </w:r>
    </w:p>
    <w:p w14:paraId="614E5522" w14:textId="77777777" w:rsidR="00BA4BDD" w:rsidRPr="002D3F94" w:rsidRDefault="00BA4BDD">
      <w:pPr>
        <w:numPr>
          <w:ilvl w:val="1"/>
          <w:numId w:val="19"/>
        </w:numPr>
      </w:pPr>
      <w:r w:rsidRPr="002D3F94">
        <w:t>ECUSBL students: M = –0.01</w:t>
      </w:r>
    </w:p>
    <w:p w14:paraId="1524F2BD" w14:textId="77777777" w:rsidR="00BA4BDD" w:rsidRPr="002D3F94" w:rsidRDefault="00BA4BDD">
      <w:pPr>
        <w:numPr>
          <w:ilvl w:val="1"/>
          <w:numId w:val="19"/>
        </w:numPr>
      </w:pPr>
      <w:r w:rsidRPr="002D3F94">
        <w:t>UWALS students: M = –0.29</w:t>
      </w:r>
    </w:p>
    <w:p w14:paraId="4580FA07" w14:textId="77777777" w:rsidR="00BA4BDD" w:rsidRPr="002D3F94" w:rsidRDefault="00BA4BDD">
      <w:pPr>
        <w:numPr>
          <w:ilvl w:val="1"/>
          <w:numId w:val="19"/>
        </w:numPr>
      </w:pPr>
      <w:r w:rsidRPr="002D3F94">
        <w:t>The difference was statistically significant, indicating lower well-being among law students.</w:t>
      </w:r>
    </w:p>
    <w:p w14:paraId="0004AF52" w14:textId="77777777" w:rsidR="00BA4BDD" w:rsidRPr="002D3F94" w:rsidRDefault="00BA4BDD">
      <w:pPr>
        <w:numPr>
          <w:ilvl w:val="0"/>
          <w:numId w:val="19"/>
        </w:numPr>
      </w:pPr>
      <w:r w:rsidRPr="002D3F94">
        <w:t>Higher Negative Emotion in Law Students:</w:t>
      </w:r>
    </w:p>
    <w:p w14:paraId="4EC688EC" w14:textId="77777777" w:rsidR="00BA4BDD" w:rsidRPr="002D3F94" w:rsidRDefault="00BA4BDD">
      <w:pPr>
        <w:numPr>
          <w:ilvl w:val="1"/>
          <w:numId w:val="19"/>
        </w:numPr>
      </w:pPr>
      <w:r w:rsidRPr="002D3F94">
        <w:t xml:space="preserve">70% of UWALS and 54% of ECUSBL students scored ≤0 on the BEES, compared to 20% of the </w:t>
      </w:r>
      <w:proofErr w:type="gramStart"/>
      <w:r w:rsidRPr="002D3F94">
        <w:t>general public</w:t>
      </w:r>
      <w:proofErr w:type="gramEnd"/>
      <w:r w:rsidRPr="002D3F94">
        <w:t>.</w:t>
      </w:r>
    </w:p>
    <w:p w14:paraId="317F9F0D" w14:textId="77777777" w:rsidR="00BA4BDD" w:rsidRPr="002D3F94" w:rsidRDefault="00BA4BDD">
      <w:pPr>
        <w:numPr>
          <w:ilvl w:val="1"/>
          <w:numId w:val="19"/>
        </w:numPr>
      </w:pPr>
      <w:r w:rsidRPr="002D3F94">
        <w:t>UWALS students were 9.23 times more likely, and ECUSBL students 4.68 times more likely, to report greater negative than positive emotion compared to the general population.</w:t>
      </w:r>
    </w:p>
    <w:p w14:paraId="08058AD8" w14:textId="77777777" w:rsidR="00BA4BDD" w:rsidRPr="002D3F94" w:rsidRDefault="00BA4BDD">
      <w:pPr>
        <w:numPr>
          <w:ilvl w:val="0"/>
          <w:numId w:val="19"/>
        </w:numPr>
      </w:pPr>
      <w:r w:rsidRPr="002D3F94">
        <w:t>Differences Between Law Schools:</w:t>
      </w:r>
    </w:p>
    <w:p w14:paraId="57AC4121" w14:textId="77777777" w:rsidR="00BA4BDD" w:rsidRPr="002D3F94" w:rsidRDefault="00BA4BDD">
      <w:pPr>
        <w:numPr>
          <w:ilvl w:val="1"/>
          <w:numId w:val="19"/>
        </w:numPr>
      </w:pPr>
      <w:r w:rsidRPr="002D3F94">
        <w:t>While UWALS students had slightly lower average scores, the mean difference was not statistically significant.</w:t>
      </w:r>
    </w:p>
    <w:p w14:paraId="064B85D4" w14:textId="77777777" w:rsidR="00BA4BDD" w:rsidRPr="002D3F94" w:rsidRDefault="00BA4BDD">
      <w:pPr>
        <w:numPr>
          <w:ilvl w:val="1"/>
          <w:numId w:val="19"/>
        </w:numPr>
      </w:pPr>
      <w:r w:rsidRPr="002D3F94">
        <w:t>However, the proportion of students reporting more negative than positive emotion was significantly greater at UWALS than ECUSBL.</w:t>
      </w:r>
    </w:p>
    <w:p w14:paraId="1A59CCA4" w14:textId="77777777" w:rsidR="00BA4BDD" w:rsidRPr="002D3F94" w:rsidRDefault="00BA4BDD">
      <w:pPr>
        <w:numPr>
          <w:ilvl w:val="0"/>
          <w:numId w:val="19"/>
        </w:numPr>
      </w:pPr>
      <w:r w:rsidRPr="002D3F94">
        <w:t>Associations with Perceptions of the University Environment:</w:t>
      </w:r>
    </w:p>
    <w:p w14:paraId="020C7305" w14:textId="77777777" w:rsidR="00BA4BDD" w:rsidRPr="002D3F94" w:rsidRDefault="00BA4BDD">
      <w:pPr>
        <w:numPr>
          <w:ilvl w:val="1"/>
          <w:numId w:val="19"/>
        </w:numPr>
      </w:pPr>
      <w:r w:rsidRPr="002D3F94">
        <w:rPr>
          <w:i/>
          <w:iCs/>
        </w:rPr>
        <w:t>ECUSBL sample</w:t>
      </w:r>
      <w:r w:rsidRPr="002D3F94">
        <w:t>:</w:t>
      </w:r>
    </w:p>
    <w:p w14:paraId="32A52636" w14:textId="77777777" w:rsidR="00BA4BDD" w:rsidRPr="002D3F94" w:rsidRDefault="00BA4BDD">
      <w:pPr>
        <w:numPr>
          <w:ilvl w:val="2"/>
          <w:numId w:val="19"/>
        </w:numPr>
      </w:pPr>
      <w:r w:rsidRPr="002D3F94">
        <w:t>Emotional well-being was positively associated with:</w:t>
      </w:r>
    </w:p>
    <w:p w14:paraId="04B7C395" w14:textId="77777777" w:rsidR="00BA4BDD" w:rsidRPr="002D3F94" w:rsidRDefault="00BA4BDD">
      <w:pPr>
        <w:numPr>
          <w:ilvl w:val="3"/>
          <w:numId w:val="19"/>
        </w:numPr>
      </w:pPr>
      <w:r w:rsidRPr="002D3F94">
        <w:t>Overall university appraisal (r = .57)</w:t>
      </w:r>
    </w:p>
    <w:p w14:paraId="18D6ED12" w14:textId="77777777" w:rsidR="00BA4BDD" w:rsidRPr="002D3F94" w:rsidRDefault="00BA4BDD">
      <w:pPr>
        <w:numPr>
          <w:ilvl w:val="3"/>
          <w:numId w:val="19"/>
        </w:numPr>
      </w:pPr>
      <w:r w:rsidRPr="002D3F94">
        <w:t>Sense of belongingness (r = .38)</w:t>
      </w:r>
    </w:p>
    <w:p w14:paraId="08517906" w14:textId="77777777" w:rsidR="00BA4BDD" w:rsidRPr="002D3F94" w:rsidRDefault="00BA4BDD">
      <w:pPr>
        <w:numPr>
          <w:ilvl w:val="3"/>
          <w:numId w:val="19"/>
        </w:numPr>
      </w:pPr>
      <w:r w:rsidRPr="002D3F94">
        <w:t>Perceived supportiveness (r = .33)</w:t>
      </w:r>
    </w:p>
    <w:p w14:paraId="389C9879" w14:textId="77777777" w:rsidR="00BA4BDD" w:rsidRPr="002D3F94" w:rsidRDefault="00BA4BDD">
      <w:pPr>
        <w:numPr>
          <w:ilvl w:val="1"/>
          <w:numId w:val="19"/>
        </w:numPr>
      </w:pPr>
      <w:r w:rsidRPr="002D3F94">
        <w:rPr>
          <w:i/>
          <w:iCs/>
        </w:rPr>
        <w:t>UWALS sample</w:t>
      </w:r>
      <w:r w:rsidRPr="002D3F94">
        <w:t>:</w:t>
      </w:r>
    </w:p>
    <w:p w14:paraId="6A9223C2" w14:textId="77777777" w:rsidR="00BA4BDD" w:rsidRPr="002D3F94" w:rsidRDefault="00BA4BDD">
      <w:pPr>
        <w:numPr>
          <w:ilvl w:val="2"/>
          <w:numId w:val="19"/>
        </w:numPr>
      </w:pPr>
      <w:r w:rsidRPr="002D3F94">
        <w:t>Positive association with university appraisal (r = .26)</w:t>
      </w:r>
    </w:p>
    <w:p w14:paraId="0372C676" w14:textId="77777777" w:rsidR="00BA4BDD" w:rsidRPr="002D3F94" w:rsidRDefault="00BA4BDD">
      <w:pPr>
        <w:numPr>
          <w:ilvl w:val="2"/>
          <w:numId w:val="19"/>
        </w:numPr>
      </w:pPr>
      <w:r w:rsidRPr="002D3F94">
        <w:lastRenderedPageBreak/>
        <w:t>Negative association with perceived competitiveness (r = –.30)</w:t>
      </w:r>
    </w:p>
    <w:p w14:paraId="65344F71" w14:textId="77777777" w:rsidR="00BA4BDD" w:rsidRPr="002D3F94" w:rsidRDefault="00BA4BDD">
      <w:pPr>
        <w:numPr>
          <w:ilvl w:val="0"/>
          <w:numId w:val="19"/>
        </w:numPr>
      </w:pPr>
      <w:r w:rsidRPr="002D3F94">
        <w:t>Associations with Perceived Pressure:</w:t>
      </w:r>
    </w:p>
    <w:p w14:paraId="22D89332" w14:textId="77777777" w:rsidR="00BA4BDD" w:rsidRPr="002D3F94" w:rsidRDefault="00BA4BDD">
      <w:pPr>
        <w:numPr>
          <w:ilvl w:val="1"/>
          <w:numId w:val="19"/>
        </w:numPr>
      </w:pPr>
      <w:r w:rsidRPr="002D3F94">
        <w:rPr>
          <w:i/>
          <w:iCs/>
        </w:rPr>
        <w:t>UWALS sample only</w:t>
      </w:r>
      <w:r w:rsidRPr="002D3F94">
        <w:t>:</w:t>
      </w:r>
    </w:p>
    <w:p w14:paraId="6993A347" w14:textId="77777777" w:rsidR="00BA4BDD" w:rsidRPr="002D3F94" w:rsidRDefault="00BA4BDD">
      <w:pPr>
        <w:numPr>
          <w:ilvl w:val="2"/>
          <w:numId w:val="19"/>
        </w:numPr>
      </w:pPr>
      <w:r w:rsidRPr="002D3F94">
        <w:t>Emotional well-being was negatively associated with pressure from:</w:t>
      </w:r>
    </w:p>
    <w:p w14:paraId="5FEBCAE2" w14:textId="77777777" w:rsidR="00BA4BDD" w:rsidRPr="002D3F94" w:rsidRDefault="00BA4BDD">
      <w:pPr>
        <w:numPr>
          <w:ilvl w:val="3"/>
          <w:numId w:val="19"/>
        </w:numPr>
      </w:pPr>
      <w:r w:rsidRPr="002D3F94">
        <w:t>Self (r = –.22)</w:t>
      </w:r>
    </w:p>
    <w:p w14:paraId="73D3361C" w14:textId="77777777" w:rsidR="00BA4BDD" w:rsidRPr="002D3F94" w:rsidRDefault="00BA4BDD">
      <w:pPr>
        <w:numPr>
          <w:ilvl w:val="3"/>
          <w:numId w:val="19"/>
        </w:numPr>
      </w:pPr>
      <w:r w:rsidRPr="002D3F94">
        <w:t>Friends (r = –.22)</w:t>
      </w:r>
    </w:p>
    <w:p w14:paraId="08CFD39A" w14:textId="77777777" w:rsidR="00BA4BDD" w:rsidRPr="002D3F94" w:rsidRDefault="00BA4BDD">
      <w:pPr>
        <w:numPr>
          <w:ilvl w:val="3"/>
          <w:numId w:val="19"/>
        </w:numPr>
      </w:pPr>
      <w:r w:rsidRPr="002D3F94">
        <w:t>Peers (r = –.29)</w:t>
      </w:r>
    </w:p>
    <w:p w14:paraId="27F55F23" w14:textId="77777777" w:rsidR="00BA4BDD" w:rsidRPr="002D3F94" w:rsidRDefault="00BA4BDD">
      <w:pPr>
        <w:numPr>
          <w:ilvl w:val="3"/>
          <w:numId w:val="19"/>
        </w:numPr>
      </w:pPr>
      <w:r w:rsidRPr="002D3F94">
        <w:t>Lecturers (r = –.25)</w:t>
      </w:r>
    </w:p>
    <w:p w14:paraId="0B4F914B" w14:textId="77777777" w:rsidR="00BA4BDD" w:rsidRPr="002D3F94" w:rsidRDefault="00BA4BDD">
      <w:pPr>
        <w:numPr>
          <w:ilvl w:val="1"/>
          <w:numId w:val="19"/>
        </w:numPr>
      </w:pPr>
      <w:r w:rsidRPr="002D3F94">
        <w:rPr>
          <w:i/>
          <w:iCs/>
        </w:rPr>
        <w:t>ECUSBL sample</w:t>
      </w:r>
      <w:r w:rsidRPr="002D3F94">
        <w:t>: No significant correlations found for pressure sources.</w:t>
      </w:r>
    </w:p>
    <w:p w14:paraId="068599FB" w14:textId="77777777" w:rsidR="00BA4BDD" w:rsidRPr="002D3F94" w:rsidRDefault="00BA4BDD">
      <w:pPr>
        <w:numPr>
          <w:ilvl w:val="0"/>
          <w:numId w:val="19"/>
        </w:numPr>
      </w:pPr>
      <w:r w:rsidRPr="002D3F94">
        <w:t>Motivations for Studying Law:</w:t>
      </w:r>
    </w:p>
    <w:p w14:paraId="4E70DA58" w14:textId="77777777" w:rsidR="00BA4BDD" w:rsidRPr="002D3F94" w:rsidRDefault="00BA4BDD">
      <w:pPr>
        <w:numPr>
          <w:ilvl w:val="1"/>
          <w:numId w:val="19"/>
        </w:numPr>
      </w:pPr>
      <w:r w:rsidRPr="002D3F94">
        <w:t>No significant associations were found between intrinsic or extrinsic motivations and BEES scores in either student sample.</w:t>
      </w:r>
    </w:p>
    <w:p w14:paraId="5A754998" w14:textId="77777777" w:rsidR="00BA4BDD" w:rsidRPr="00BA4BDD" w:rsidRDefault="00BA4BDD" w:rsidP="00BA4BDD">
      <w:r w:rsidRPr="00BA4BDD">
        <w:rPr>
          <w:b/>
          <w:bCs/>
        </w:rPr>
        <w:t>Conclusion</w:t>
      </w:r>
      <w:r w:rsidRPr="00BA4BDD">
        <w:br/>
      </w:r>
      <w:r w:rsidRPr="002D3F94">
        <w:t xml:space="preserve">The BEES proved effective for comparing emotional well-being across educational and demographic groups. Findings showed substantially lower well-being among law students—particularly UWALS students—compared to the </w:t>
      </w:r>
      <w:proofErr w:type="gramStart"/>
      <w:r w:rsidRPr="002D3F94">
        <w:t>general public</w:t>
      </w:r>
      <w:proofErr w:type="gramEnd"/>
      <w:r w:rsidRPr="002D3F94">
        <w:t>. Results also linked lower well-being to perceptions of competitiveness and social pressure within the university environment, highlighting the value of BEES in understanding emotional dynamics within high-stress academic contexts.</w:t>
      </w:r>
    </w:p>
    <w:p w14:paraId="1E944B84" w14:textId="77777777" w:rsidR="00BA4BDD" w:rsidRDefault="00BA4BDD"/>
    <w:p w14:paraId="054F7B0D" w14:textId="27C2CF03" w:rsidR="007F1460" w:rsidRPr="002D3F94" w:rsidRDefault="007F1460">
      <w:pPr>
        <w:rPr>
          <w:b/>
          <w:bCs/>
          <w:color w:val="196B24" w:themeColor="accent3"/>
        </w:rPr>
      </w:pPr>
      <w:r w:rsidRPr="002D3F94">
        <w:rPr>
          <w:b/>
          <w:bCs/>
          <w:color w:val="196B24" w:themeColor="accent3"/>
        </w:rPr>
        <w:fldChar w:fldCharType="begin"/>
      </w:r>
      <w:r w:rsidRPr="002D3F94">
        <w:rPr>
          <w:b/>
          <w:bCs/>
          <w:color w:val="196B24" w:themeColor="accent3"/>
        </w:rPr>
        <w:instrText xml:space="preserve"> ADDIN EN.CITE &lt;EndNote&gt;&lt;Cite&gt;&lt;Author&gt;Skead&lt;/Author&gt;&lt;Year&gt;2018&lt;/Year&gt;&lt;RecNum&gt;7&lt;/RecNum&gt;&lt;DisplayText&gt;(Skead et al., 2018)&lt;/DisplayText&gt;&lt;record&gt;&lt;rec-number&gt;7&lt;/rec-number&gt;&lt;foreign-keys&gt;&lt;key app="EN" db-id="0zxrtstvyrszt2edv9m55z9zzrx5zd9e5srt" timestamp="1747114136"&gt;7&lt;/key&gt;&lt;/foreign-keys&gt;&lt;ref-type name="Journal Article"&gt;17&lt;/ref-type&gt;&lt;contributors&gt;&lt;authors&gt;&lt;author&gt;Skead, Natalie K&lt;/author&gt;&lt;author&gt;Rogers, Shane L&lt;/author&gt;&lt;author&gt;Doraisamy, Jerome&lt;/author&gt;&lt;/authors&gt;&lt;/contributors&gt;&lt;titles&gt;&lt;title&gt;Looking beyond the mirror: Psychological distress; disordered eating, weight and shape concerns; and maladaptive eating habits in lawyers and law students&lt;/title&gt;&lt;secondary-title&gt;International journal of law and psychiatry&lt;/secondary-title&gt;&lt;/titles&gt;&lt;periodical&gt;&lt;full-title&gt;International journal of law and psychiatry&lt;/full-title&gt;&lt;/periodical&gt;&lt;pages&gt;90-102&lt;/pages&gt;&lt;volume&gt;61&lt;/volume&gt;&lt;dates&gt;&lt;year&gt;2018&lt;/year&gt;&lt;/dates&gt;&lt;isbn&gt;0160-2527&lt;/isbn&gt;&lt;urls&gt;&lt;/urls&gt;&lt;electronic-resource-num&gt;10.1016/j.ijlp.2018.06.002&lt;/electronic-resource-num&gt;&lt;/record&gt;&lt;/Cite&gt;&lt;/EndNote&gt;</w:instrText>
      </w:r>
      <w:r w:rsidRPr="002D3F94">
        <w:rPr>
          <w:b/>
          <w:bCs/>
          <w:color w:val="196B24" w:themeColor="accent3"/>
        </w:rPr>
        <w:fldChar w:fldCharType="separate"/>
      </w:r>
      <w:r w:rsidRPr="002D3F94">
        <w:rPr>
          <w:b/>
          <w:bCs/>
          <w:noProof/>
          <w:color w:val="196B24" w:themeColor="accent3"/>
        </w:rPr>
        <w:t>(Skead et al., 2018)</w:t>
      </w:r>
      <w:r w:rsidRPr="002D3F94">
        <w:rPr>
          <w:b/>
          <w:bCs/>
          <w:color w:val="196B24" w:themeColor="accent3"/>
        </w:rPr>
        <w:fldChar w:fldCharType="end"/>
      </w:r>
    </w:p>
    <w:p w14:paraId="169ABBD8" w14:textId="77777777" w:rsidR="007F1460" w:rsidRPr="007F1460" w:rsidRDefault="007F1460" w:rsidP="007F1460">
      <w:r w:rsidRPr="007F1460">
        <w:rPr>
          <w:b/>
          <w:bCs/>
        </w:rPr>
        <w:t>Study Overview</w:t>
      </w:r>
      <w:r w:rsidRPr="007F1460">
        <w:br/>
      </w:r>
      <w:r w:rsidRPr="002D3F94">
        <w:t xml:space="preserve">This study used the </w:t>
      </w:r>
      <w:r w:rsidRPr="002D3F94">
        <w:rPr>
          <w:i/>
          <w:iCs/>
        </w:rPr>
        <w:t>Brief Emotional Experience Scale</w:t>
      </w:r>
      <w:r w:rsidRPr="002D3F94">
        <w:t xml:space="preserve"> (BEES) to measure self-reported emotional distress across four groups: law students, lawyers, psychology students, and a general population comparison group. The BEES served as a brief yet effective tool for identifying levels of emotional distress and its associations with physical well-being and eating-related behaviours.</w:t>
      </w:r>
    </w:p>
    <w:p w14:paraId="49250B96" w14:textId="77777777" w:rsidR="007F1460" w:rsidRPr="007F1460" w:rsidRDefault="007F1460" w:rsidP="007F1460">
      <w:r w:rsidRPr="007F1460">
        <w:rPr>
          <w:b/>
          <w:bCs/>
        </w:rPr>
        <w:t>How the BEES Was Used</w:t>
      </w:r>
    </w:p>
    <w:p w14:paraId="0084A9C3" w14:textId="77777777" w:rsidR="007F1460" w:rsidRPr="002D3F94" w:rsidRDefault="007F1460">
      <w:pPr>
        <w:numPr>
          <w:ilvl w:val="0"/>
          <w:numId w:val="30"/>
        </w:numPr>
      </w:pPr>
      <w:r w:rsidRPr="002D3F94">
        <w:t>For this study, positive items were reverse scored so that higher ratings across all items indicated greater emotional distress.</w:t>
      </w:r>
    </w:p>
    <w:p w14:paraId="7C7155CF" w14:textId="77777777" w:rsidR="007F1460" w:rsidRPr="002D3F94" w:rsidRDefault="007F1460">
      <w:pPr>
        <w:numPr>
          <w:ilvl w:val="0"/>
          <w:numId w:val="30"/>
        </w:numPr>
      </w:pPr>
      <w:r w:rsidRPr="002D3F94">
        <w:t>A total distress score was computed by averaging across all six items (range: 1 to 4).</w:t>
      </w:r>
    </w:p>
    <w:p w14:paraId="22F5DA57" w14:textId="77777777" w:rsidR="007F1460" w:rsidRPr="002D3F94" w:rsidRDefault="007F1460">
      <w:pPr>
        <w:numPr>
          <w:ilvl w:val="0"/>
          <w:numId w:val="30"/>
        </w:numPr>
      </w:pPr>
      <w:r w:rsidRPr="002D3F94">
        <w:lastRenderedPageBreak/>
        <w:t>The BEES was administered as part of an online survey toward the end of the semester.</w:t>
      </w:r>
    </w:p>
    <w:p w14:paraId="4CC60F73" w14:textId="77777777" w:rsidR="007F1460" w:rsidRPr="002D3F94" w:rsidRDefault="007F1460">
      <w:pPr>
        <w:numPr>
          <w:ilvl w:val="0"/>
          <w:numId w:val="30"/>
        </w:numPr>
      </w:pPr>
      <w:r w:rsidRPr="002D3F94">
        <w:t>The scale showed strong internal consistency (α = .82) and good convergent validity with the DASS-21 (r = .77).</w:t>
      </w:r>
    </w:p>
    <w:p w14:paraId="654B926E" w14:textId="77777777" w:rsidR="007F1460" w:rsidRPr="007F1460" w:rsidRDefault="007F1460" w:rsidP="007F1460">
      <w:r w:rsidRPr="007F1460">
        <w:rPr>
          <w:b/>
          <w:bCs/>
        </w:rPr>
        <w:t>Key Findings</w:t>
      </w:r>
    </w:p>
    <w:p w14:paraId="1F3D7622" w14:textId="77777777" w:rsidR="007F1460" w:rsidRPr="002D3F94" w:rsidRDefault="007F1460">
      <w:pPr>
        <w:numPr>
          <w:ilvl w:val="0"/>
          <w:numId w:val="31"/>
        </w:numPr>
      </w:pPr>
      <w:r w:rsidRPr="002D3F94">
        <w:t>Distress Levels by Group:</w:t>
      </w:r>
    </w:p>
    <w:p w14:paraId="13E9A69C" w14:textId="77777777" w:rsidR="007F1460" w:rsidRPr="002D3F94" w:rsidRDefault="007F1460">
      <w:pPr>
        <w:numPr>
          <w:ilvl w:val="1"/>
          <w:numId w:val="31"/>
        </w:numPr>
      </w:pPr>
      <w:r w:rsidRPr="002D3F94">
        <w:t xml:space="preserve">All student and professional groups reported average distress levels between </w:t>
      </w:r>
      <w:r w:rsidRPr="002D3F94">
        <w:rPr>
          <w:i/>
          <w:iCs/>
        </w:rPr>
        <w:t>“a little bit”</w:t>
      </w:r>
      <w:r w:rsidRPr="002D3F94">
        <w:t xml:space="preserve"> and </w:t>
      </w:r>
      <w:r w:rsidRPr="002D3F94">
        <w:rPr>
          <w:i/>
          <w:iCs/>
        </w:rPr>
        <w:t>“quite a bit”</w:t>
      </w:r>
      <w:r w:rsidRPr="002D3F94">
        <w:t>.</w:t>
      </w:r>
    </w:p>
    <w:p w14:paraId="05A96141" w14:textId="77777777" w:rsidR="007F1460" w:rsidRPr="002D3F94" w:rsidRDefault="007F1460">
      <w:pPr>
        <w:numPr>
          <w:ilvl w:val="1"/>
          <w:numId w:val="31"/>
        </w:numPr>
      </w:pPr>
      <w:r w:rsidRPr="002D3F94">
        <w:t>Law students had significantly higher BEES scores than:</w:t>
      </w:r>
    </w:p>
    <w:p w14:paraId="4E049F07" w14:textId="77777777" w:rsidR="007F1460" w:rsidRPr="002D3F94" w:rsidRDefault="007F1460">
      <w:pPr>
        <w:numPr>
          <w:ilvl w:val="2"/>
          <w:numId w:val="31"/>
        </w:numPr>
      </w:pPr>
      <w:r w:rsidRPr="002D3F94">
        <w:t>Lawyers (</w:t>
      </w:r>
      <w:proofErr w:type="gramStart"/>
      <w:r w:rsidRPr="002D3F94">
        <w:t>t(</w:t>
      </w:r>
      <w:proofErr w:type="gramEnd"/>
      <w:r w:rsidRPr="002D3F94">
        <w:t xml:space="preserve">574) = 3.75, p &lt; .001, </w:t>
      </w:r>
      <w:r w:rsidRPr="002D3F94">
        <w:rPr>
          <w:i/>
          <w:iCs/>
        </w:rPr>
        <w:t>r</w:t>
      </w:r>
      <w:r w:rsidRPr="002D3F94">
        <w:t xml:space="preserve"> = .15)</w:t>
      </w:r>
    </w:p>
    <w:p w14:paraId="2255B406" w14:textId="77777777" w:rsidR="007F1460" w:rsidRPr="002D3F94" w:rsidRDefault="007F1460">
      <w:pPr>
        <w:numPr>
          <w:ilvl w:val="2"/>
          <w:numId w:val="31"/>
        </w:numPr>
        <w:rPr>
          <w:lang w:val="de-DE"/>
        </w:rPr>
      </w:pPr>
      <w:r w:rsidRPr="002D3F94">
        <w:rPr>
          <w:lang w:val="de-DE"/>
        </w:rPr>
        <w:t xml:space="preserve">Psychology students (t(574) = 3.45, p &lt; .001, </w:t>
      </w:r>
      <w:r w:rsidRPr="002D3F94">
        <w:rPr>
          <w:i/>
          <w:iCs/>
          <w:lang w:val="de-DE"/>
        </w:rPr>
        <w:t>r</w:t>
      </w:r>
      <w:r w:rsidRPr="002D3F94">
        <w:rPr>
          <w:lang w:val="de-DE"/>
        </w:rPr>
        <w:t xml:space="preserve"> = .14)</w:t>
      </w:r>
    </w:p>
    <w:p w14:paraId="4CE813E9" w14:textId="77777777" w:rsidR="007F1460" w:rsidRPr="002D3F94" w:rsidRDefault="007F1460">
      <w:pPr>
        <w:numPr>
          <w:ilvl w:val="1"/>
          <w:numId w:val="31"/>
        </w:numPr>
      </w:pPr>
      <w:r w:rsidRPr="002D3F94">
        <w:t>Both law students and lawyers reported significantly more distress than the general population:</w:t>
      </w:r>
    </w:p>
    <w:p w14:paraId="7E50A14A" w14:textId="77777777" w:rsidR="007F1460" w:rsidRPr="002D3F94" w:rsidRDefault="007F1460">
      <w:pPr>
        <w:numPr>
          <w:ilvl w:val="2"/>
          <w:numId w:val="31"/>
        </w:numPr>
      </w:pPr>
      <w:r w:rsidRPr="002D3F94">
        <w:t xml:space="preserve">Law students: </w:t>
      </w:r>
      <w:proofErr w:type="gramStart"/>
      <w:r w:rsidRPr="002D3F94">
        <w:rPr>
          <w:i/>
          <w:iCs/>
        </w:rPr>
        <w:t>t</w:t>
      </w:r>
      <w:r w:rsidRPr="002D3F94">
        <w:t>(</w:t>
      </w:r>
      <w:proofErr w:type="gramEnd"/>
      <w:r w:rsidRPr="002D3F94">
        <w:t xml:space="preserve">613) = 12.10, p &lt; .001, </w:t>
      </w:r>
      <w:r w:rsidRPr="002D3F94">
        <w:rPr>
          <w:i/>
          <w:iCs/>
        </w:rPr>
        <w:t>r</w:t>
      </w:r>
      <w:r w:rsidRPr="002D3F94">
        <w:t xml:space="preserve"> = .44</w:t>
      </w:r>
    </w:p>
    <w:p w14:paraId="7648974E" w14:textId="77777777" w:rsidR="007F1460" w:rsidRPr="002D3F94" w:rsidRDefault="007F1460">
      <w:pPr>
        <w:numPr>
          <w:ilvl w:val="2"/>
          <w:numId w:val="31"/>
        </w:numPr>
      </w:pPr>
      <w:r w:rsidRPr="002D3F94">
        <w:t xml:space="preserve">Lawyers: </w:t>
      </w:r>
      <w:proofErr w:type="gramStart"/>
      <w:r w:rsidRPr="002D3F94">
        <w:rPr>
          <w:i/>
          <w:iCs/>
        </w:rPr>
        <w:t>t</w:t>
      </w:r>
      <w:r w:rsidRPr="002D3F94">
        <w:t>(</w:t>
      </w:r>
      <w:proofErr w:type="gramEnd"/>
      <w:r w:rsidRPr="002D3F94">
        <w:t xml:space="preserve">333) = 6.68, p &lt; .001, </w:t>
      </w:r>
      <w:r w:rsidRPr="002D3F94">
        <w:rPr>
          <w:i/>
          <w:iCs/>
        </w:rPr>
        <w:t>r</w:t>
      </w:r>
      <w:r w:rsidRPr="002D3F94">
        <w:t xml:space="preserve"> = .34</w:t>
      </w:r>
    </w:p>
    <w:p w14:paraId="59E17C40" w14:textId="77777777" w:rsidR="007F1460" w:rsidRPr="002D3F94" w:rsidRDefault="007F1460">
      <w:pPr>
        <w:numPr>
          <w:ilvl w:val="0"/>
          <w:numId w:val="31"/>
        </w:numPr>
      </w:pPr>
      <w:r w:rsidRPr="002D3F94">
        <w:t>Convergent Validity:</w:t>
      </w:r>
    </w:p>
    <w:p w14:paraId="3A689943" w14:textId="77777777" w:rsidR="007F1460" w:rsidRPr="002D3F94" w:rsidRDefault="007F1460">
      <w:pPr>
        <w:numPr>
          <w:ilvl w:val="1"/>
          <w:numId w:val="31"/>
        </w:numPr>
      </w:pPr>
      <w:r w:rsidRPr="002D3F94">
        <w:t>BEES scores correlated strongly with DASS-21 total scores (r = .77), reinforcing its validity as a measure of emotional distress.</w:t>
      </w:r>
    </w:p>
    <w:p w14:paraId="59CC7C66" w14:textId="77777777" w:rsidR="007F1460" w:rsidRPr="002D3F94" w:rsidRDefault="007F1460">
      <w:pPr>
        <w:numPr>
          <w:ilvl w:val="1"/>
          <w:numId w:val="31"/>
        </w:numPr>
      </w:pPr>
      <w:r w:rsidRPr="002D3F94">
        <w:t>BEES also correlated moderately with the Brief Physical Experience Scale (BEEPS):</w:t>
      </w:r>
    </w:p>
    <w:p w14:paraId="14CD45D3" w14:textId="77777777" w:rsidR="007F1460" w:rsidRPr="002D3F94" w:rsidRDefault="007F1460">
      <w:pPr>
        <w:numPr>
          <w:ilvl w:val="2"/>
          <w:numId w:val="31"/>
        </w:numPr>
      </w:pPr>
      <w:r w:rsidRPr="002D3F94">
        <w:t>Law students: r = .61</w:t>
      </w:r>
    </w:p>
    <w:p w14:paraId="21FC714B" w14:textId="77777777" w:rsidR="007F1460" w:rsidRPr="002D3F94" w:rsidRDefault="007F1460">
      <w:pPr>
        <w:numPr>
          <w:ilvl w:val="2"/>
          <w:numId w:val="31"/>
        </w:numPr>
      </w:pPr>
      <w:r w:rsidRPr="002D3F94">
        <w:t>Lawyers: r = .53</w:t>
      </w:r>
    </w:p>
    <w:p w14:paraId="6C930237" w14:textId="77777777" w:rsidR="007F1460" w:rsidRPr="002D3F94" w:rsidRDefault="007F1460">
      <w:pPr>
        <w:numPr>
          <w:ilvl w:val="2"/>
          <w:numId w:val="31"/>
        </w:numPr>
      </w:pPr>
      <w:r w:rsidRPr="002D3F94">
        <w:t>Psychology students: r = .39</w:t>
      </w:r>
    </w:p>
    <w:p w14:paraId="5EC8EC1E" w14:textId="77777777" w:rsidR="007F1460" w:rsidRPr="002D3F94" w:rsidRDefault="007F1460">
      <w:pPr>
        <w:numPr>
          <w:ilvl w:val="0"/>
          <w:numId w:val="31"/>
        </w:numPr>
      </w:pPr>
      <w:r w:rsidRPr="002D3F94">
        <w:t>Associations with Eating Behaviours:</w:t>
      </w:r>
    </w:p>
    <w:p w14:paraId="5D1729B7" w14:textId="77777777" w:rsidR="007F1460" w:rsidRPr="002D3F94" w:rsidRDefault="007F1460">
      <w:pPr>
        <w:numPr>
          <w:ilvl w:val="1"/>
          <w:numId w:val="31"/>
        </w:numPr>
      </w:pPr>
      <w:r w:rsidRPr="002D3F94">
        <w:t>Emotional distress (BEES) was positively associated with:</w:t>
      </w:r>
    </w:p>
    <w:p w14:paraId="5CA8441F" w14:textId="77777777" w:rsidR="007F1460" w:rsidRPr="002D3F94" w:rsidRDefault="007F1460">
      <w:pPr>
        <w:numPr>
          <w:ilvl w:val="2"/>
          <w:numId w:val="31"/>
        </w:numPr>
      </w:pPr>
      <w:r w:rsidRPr="002D3F94">
        <w:t>Eating for affect regulation (Law students: r = .50; Lawyers: r = .45)</w:t>
      </w:r>
    </w:p>
    <w:p w14:paraId="3E4A2FA8" w14:textId="77777777" w:rsidR="007F1460" w:rsidRPr="002D3F94" w:rsidRDefault="007F1460">
      <w:pPr>
        <w:numPr>
          <w:ilvl w:val="2"/>
          <w:numId w:val="31"/>
        </w:numPr>
      </w:pPr>
      <w:r w:rsidRPr="002D3F94">
        <w:t>Social influence on eating (Law students: r = .31; Lawyers: r = .26)</w:t>
      </w:r>
    </w:p>
    <w:p w14:paraId="3F130411" w14:textId="77777777" w:rsidR="007F1460" w:rsidRPr="002D3F94" w:rsidRDefault="007F1460">
      <w:pPr>
        <w:numPr>
          <w:ilvl w:val="2"/>
          <w:numId w:val="31"/>
        </w:numPr>
      </w:pPr>
      <w:r w:rsidRPr="002D3F94">
        <w:t>Work-related maladaptive eating (Lawyers: r = .33)</w:t>
      </w:r>
    </w:p>
    <w:p w14:paraId="578FD751" w14:textId="77777777" w:rsidR="007F1460" w:rsidRPr="002D3F94" w:rsidRDefault="007F1460">
      <w:pPr>
        <w:numPr>
          <w:ilvl w:val="2"/>
          <w:numId w:val="31"/>
        </w:numPr>
      </w:pPr>
      <w:r w:rsidRPr="002D3F94">
        <w:t>Caffeine use (Lawyers: r = .30)</w:t>
      </w:r>
    </w:p>
    <w:p w14:paraId="444421C8" w14:textId="77777777" w:rsidR="007F1460" w:rsidRPr="002D3F94" w:rsidRDefault="007F1460">
      <w:pPr>
        <w:numPr>
          <w:ilvl w:val="0"/>
          <w:numId w:val="31"/>
        </w:numPr>
      </w:pPr>
      <w:r w:rsidRPr="002D3F94">
        <w:t>Exercise and Distress:</w:t>
      </w:r>
    </w:p>
    <w:p w14:paraId="04D0C9F4" w14:textId="77777777" w:rsidR="007F1460" w:rsidRPr="002D3F94" w:rsidRDefault="007F1460">
      <w:pPr>
        <w:numPr>
          <w:ilvl w:val="1"/>
          <w:numId w:val="31"/>
        </w:numPr>
      </w:pPr>
      <w:r w:rsidRPr="002D3F94">
        <w:lastRenderedPageBreak/>
        <w:t>Weak or non-significant negative associations were observed between BEES scores and exercise frequency.</w:t>
      </w:r>
    </w:p>
    <w:p w14:paraId="59E3BC0C" w14:textId="204A1D84" w:rsidR="007F1460" w:rsidRDefault="007F1460">
      <w:r w:rsidRPr="007F1460">
        <w:rPr>
          <w:b/>
          <w:bCs/>
        </w:rPr>
        <w:t>Conclusion</w:t>
      </w:r>
      <w:r w:rsidRPr="007F1460">
        <w:br/>
      </w:r>
      <w:r w:rsidRPr="002D3F94">
        <w:t>This study demonstrates the utility of the BEES as a measure of emotional distress in both academic and professional settings, capturing important group differences and confirming distress disparities between law and psychology disciplines. The BEES also showed meaningful associations with physical well-being and behavioural coping mechanisms, further supporting its value as a broad index of psychological strain. The reversed scoring approach highlights how the BEES can be flexibly oriented toward measuring either well-being or distress, depending on the research aim.</w:t>
      </w:r>
    </w:p>
    <w:p w14:paraId="3A191903" w14:textId="77777777" w:rsidR="007F1460" w:rsidRDefault="007F1460"/>
    <w:p w14:paraId="2DF5BDA0" w14:textId="4892EB28" w:rsidR="00262BDF" w:rsidRPr="007F1460" w:rsidRDefault="00262BDF">
      <w:pPr>
        <w:rPr>
          <w:b/>
          <w:bCs/>
          <w:color w:val="196B24" w:themeColor="accent3"/>
        </w:rPr>
      </w:pPr>
      <w:r w:rsidRPr="007F1460">
        <w:rPr>
          <w:b/>
          <w:bCs/>
          <w:color w:val="196B24" w:themeColor="accent3"/>
        </w:rPr>
        <w:fldChar w:fldCharType="begin"/>
      </w:r>
      <w:r w:rsidRPr="007F1460">
        <w:rPr>
          <w:b/>
          <w:bCs/>
          <w:color w:val="196B24" w:themeColor="accent3"/>
        </w:rPr>
        <w:instrText xml:space="preserve"> ADDIN EN.CITE &lt;EndNote&gt;&lt;Cite&gt;&lt;Author&gt;Skead&lt;/Author&gt;&lt;Year&gt;2016&lt;/Year&gt;&lt;RecNum&gt;9&lt;/RecNum&gt;&lt;DisplayText&gt;(Skead &amp;amp; Rogers, 2016)&lt;/DisplayText&gt;&lt;record&gt;&lt;rec-number&gt;9&lt;/rec-number&gt;&lt;foreign-keys&gt;&lt;key app="EN" db-id="0zxrtstvyrszt2edv9m55z9zzrx5zd9e5srt" timestamp="1747114286"&gt;9&lt;/key&gt;&lt;/foreign-keys&gt;&lt;ref-type name="Journal Article"&gt;17&lt;/ref-type&gt;&lt;contributors&gt;&lt;authors&gt;&lt;author&gt;Skead, Natalie K&lt;/author&gt;&lt;author&gt;Rogers, Shane L&lt;/author&gt;&lt;/authors&gt;&lt;/contributors&gt;&lt;titles&gt;&lt;title&gt;Running to well-being: A comparative study on the impact of exercise on the physical and mental health of law and psychology students&lt;/title&gt;&lt;secondary-title&gt;International Journal of Law and Psychiatry&lt;/secondary-title&gt;&lt;/titles&gt;&lt;periodical&gt;&lt;full-title&gt;International journal of law and psychiatry&lt;/full-title&gt;&lt;/periodical&gt;&lt;pages&gt;66-74&lt;/pages&gt;&lt;volume&gt;49&lt;/volume&gt;&lt;dates&gt;&lt;year&gt;2016&lt;/year&gt;&lt;/dates&gt;&lt;isbn&gt;0160-2527&lt;/isbn&gt;&lt;urls&gt;&lt;/urls&gt;&lt;electronic-resource-num&gt;10.1016/j.ijlp.2016.05.012&lt;/electronic-resource-num&gt;&lt;/record&gt;&lt;/Cite&gt;&lt;/EndNote&gt;</w:instrText>
      </w:r>
      <w:r w:rsidRPr="007F1460">
        <w:rPr>
          <w:b/>
          <w:bCs/>
          <w:color w:val="196B24" w:themeColor="accent3"/>
        </w:rPr>
        <w:fldChar w:fldCharType="separate"/>
      </w:r>
      <w:r w:rsidRPr="007F1460">
        <w:rPr>
          <w:b/>
          <w:bCs/>
          <w:noProof/>
          <w:color w:val="196B24" w:themeColor="accent3"/>
        </w:rPr>
        <w:t>(Skead &amp; Rogers, 2016)</w:t>
      </w:r>
      <w:r w:rsidRPr="007F1460">
        <w:rPr>
          <w:b/>
          <w:bCs/>
          <w:color w:val="196B24" w:themeColor="accent3"/>
        </w:rPr>
        <w:fldChar w:fldCharType="end"/>
      </w:r>
    </w:p>
    <w:p w14:paraId="219E1577" w14:textId="77777777" w:rsidR="00262BDF" w:rsidRPr="00262BDF" w:rsidRDefault="00262BDF" w:rsidP="00262BDF">
      <w:r w:rsidRPr="00262BDF">
        <w:rPr>
          <w:b/>
          <w:bCs/>
        </w:rPr>
        <w:t>Study Overview</w:t>
      </w:r>
      <w:r w:rsidRPr="00262BDF">
        <w:br/>
      </w:r>
      <w:r w:rsidRPr="002D3F94">
        <w:t xml:space="preserve">This study employed a </w:t>
      </w:r>
      <w:r w:rsidRPr="002D3F94">
        <w:rPr>
          <w:i/>
          <w:iCs/>
        </w:rPr>
        <w:t>brief emotional distress measure</w:t>
      </w:r>
      <w:r w:rsidRPr="002D3F94">
        <w:t xml:space="preserve">—aligned in structure with the </w:t>
      </w:r>
      <w:r w:rsidRPr="002D3F94">
        <w:rPr>
          <w:i/>
          <w:iCs/>
        </w:rPr>
        <w:t>Brief Emotional Experience Scale</w:t>
      </w:r>
      <w:r w:rsidRPr="002D3F94">
        <w:t xml:space="preserve"> (BEES)—to evaluate self-reported emotional distress among law and psychology students at the end of the academic semester. The focus was on comparing emotional distress between disciplines and examining its associations with physical health, exercise, belongingness, and university appraisal.</w:t>
      </w:r>
    </w:p>
    <w:p w14:paraId="48AA3878" w14:textId="77777777" w:rsidR="00262BDF" w:rsidRPr="00262BDF" w:rsidRDefault="00262BDF" w:rsidP="00262BDF">
      <w:r w:rsidRPr="00262BDF">
        <w:rPr>
          <w:b/>
          <w:bCs/>
        </w:rPr>
        <w:t>How the Measure Was Used</w:t>
      </w:r>
    </w:p>
    <w:p w14:paraId="0CEDEA2A" w14:textId="77777777" w:rsidR="00262BDF" w:rsidRPr="002D3F94" w:rsidRDefault="00262BDF">
      <w:pPr>
        <w:numPr>
          <w:ilvl w:val="0"/>
          <w:numId w:val="28"/>
        </w:numPr>
      </w:pPr>
      <w:r w:rsidRPr="002D3F94">
        <w:t>Participants rated how they had felt over the previous semester on a 4-point scale:</w:t>
      </w:r>
      <w:r w:rsidRPr="002D3F94">
        <w:br/>
        <w:t xml:space="preserve">1 = </w:t>
      </w:r>
      <w:r w:rsidRPr="002D3F94">
        <w:rPr>
          <w:i/>
          <w:iCs/>
        </w:rPr>
        <w:t>Not at all</w:t>
      </w:r>
      <w:r w:rsidRPr="002D3F94">
        <w:t xml:space="preserve">, 2 = </w:t>
      </w:r>
      <w:r w:rsidRPr="002D3F94">
        <w:rPr>
          <w:i/>
          <w:iCs/>
        </w:rPr>
        <w:t>A little bit</w:t>
      </w:r>
      <w:r w:rsidRPr="002D3F94">
        <w:t xml:space="preserve">, 3 = </w:t>
      </w:r>
      <w:r w:rsidRPr="002D3F94">
        <w:rPr>
          <w:i/>
          <w:iCs/>
        </w:rPr>
        <w:t>Quite a bit</w:t>
      </w:r>
      <w:r w:rsidRPr="002D3F94">
        <w:t xml:space="preserve">, 4 = </w:t>
      </w:r>
      <w:r w:rsidRPr="002D3F94">
        <w:rPr>
          <w:i/>
          <w:iCs/>
        </w:rPr>
        <w:t>A lot</w:t>
      </w:r>
    </w:p>
    <w:p w14:paraId="1E3CFA24" w14:textId="77777777" w:rsidR="00262BDF" w:rsidRPr="002D3F94" w:rsidRDefault="00262BDF">
      <w:pPr>
        <w:numPr>
          <w:ilvl w:val="0"/>
          <w:numId w:val="28"/>
        </w:numPr>
      </w:pPr>
      <w:r w:rsidRPr="002D3F94">
        <w:t>To reflect emotional distress, positive items were reverse scored, meaning higher ratings contributed to higher distress scores.</w:t>
      </w:r>
    </w:p>
    <w:p w14:paraId="2455095A" w14:textId="77777777" w:rsidR="00262BDF" w:rsidRPr="002D3F94" w:rsidRDefault="00262BDF">
      <w:pPr>
        <w:numPr>
          <w:ilvl w:val="0"/>
          <w:numId w:val="28"/>
        </w:numPr>
      </w:pPr>
      <w:r w:rsidRPr="002D3F94">
        <w:t>A total distress score was calculated by averaging all six items.</w:t>
      </w:r>
    </w:p>
    <w:p w14:paraId="6D54861A" w14:textId="77777777" w:rsidR="00262BDF" w:rsidRPr="002D3F94" w:rsidRDefault="00262BDF">
      <w:pPr>
        <w:numPr>
          <w:ilvl w:val="1"/>
          <w:numId w:val="28"/>
        </w:numPr>
      </w:pPr>
      <w:r w:rsidRPr="002D3F94">
        <w:t>Score range: 1 (low distress) to 4 (high distress)</w:t>
      </w:r>
    </w:p>
    <w:p w14:paraId="5EA98D6D" w14:textId="77777777" w:rsidR="00262BDF" w:rsidRPr="002D3F94" w:rsidRDefault="00262BDF">
      <w:pPr>
        <w:numPr>
          <w:ilvl w:val="0"/>
          <w:numId w:val="28"/>
        </w:numPr>
      </w:pPr>
      <w:r w:rsidRPr="002D3F94">
        <w:t>The survey was administered online at the end of Semester 2, 2015.</w:t>
      </w:r>
    </w:p>
    <w:p w14:paraId="29A383B6" w14:textId="77777777" w:rsidR="00262BDF" w:rsidRPr="002D3F94" w:rsidRDefault="00262BDF">
      <w:pPr>
        <w:numPr>
          <w:ilvl w:val="0"/>
          <w:numId w:val="28"/>
        </w:numPr>
      </w:pPr>
      <w:r w:rsidRPr="002D3F94">
        <w:t>The scale demonstrated good internal consistency (α = .83) and strong convergent validity with the DASS-21 (r = .78, p &lt; .01).</w:t>
      </w:r>
    </w:p>
    <w:p w14:paraId="0100B34A" w14:textId="77777777" w:rsidR="00262BDF" w:rsidRPr="00262BDF" w:rsidRDefault="00262BDF" w:rsidP="00262BDF">
      <w:r w:rsidRPr="00262BDF">
        <w:rPr>
          <w:b/>
          <w:bCs/>
        </w:rPr>
        <w:t>Key Findings</w:t>
      </w:r>
    </w:p>
    <w:p w14:paraId="12EACD04" w14:textId="77777777" w:rsidR="00262BDF" w:rsidRPr="002D3F94" w:rsidRDefault="00262BDF">
      <w:pPr>
        <w:numPr>
          <w:ilvl w:val="0"/>
          <w:numId w:val="29"/>
        </w:numPr>
      </w:pPr>
      <w:r w:rsidRPr="002D3F94">
        <w:t>Law Students Reported Higher Distress:</w:t>
      </w:r>
    </w:p>
    <w:p w14:paraId="54C7CF98" w14:textId="77777777" w:rsidR="00262BDF" w:rsidRPr="002D3F94" w:rsidRDefault="00262BDF">
      <w:pPr>
        <w:numPr>
          <w:ilvl w:val="1"/>
          <w:numId w:val="29"/>
        </w:numPr>
      </w:pPr>
      <w:r w:rsidRPr="002D3F94">
        <w:t>In a prior sample cited, law students had a higher distress score (M = 2.21, SD = 0.59).</w:t>
      </w:r>
    </w:p>
    <w:p w14:paraId="1073E7F4" w14:textId="77777777" w:rsidR="00262BDF" w:rsidRPr="002D3F94" w:rsidRDefault="00262BDF">
      <w:pPr>
        <w:numPr>
          <w:ilvl w:val="1"/>
          <w:numId w:val="29"/>
        </w:numPr>
      </w:pPr>
      <w:r w:rsidRPr="002D3F94">
        <w:lastRenderedPageBreak/>
        <w:t>Law students reported significantly more emotional distress than psychology students (</w:t>
      </w:r>
      <w:proofErr w:type="gramStart"/>
      <w:r w:rsidRPr="002D3F94">
        <w:t>t(</w:t>
      </w:r>
      <w:proofErr w:type="gramEnd"/>
      <w:r w:rsidRPr="002D3F94">
        <w:t>133) = 2.91, p &lt; .01).</w:t>
      </w:r>
    </w:p>
    <w:p w14:paraId="499642D2" w14:textId="77777777" w:rsidR="00262BDF" w:rsidRPr="002D3F94" w:rsidRDefault="00262BDF">
      <w:pPr>
        <w:numPr>
          <w:ilvl w:val="1"/>
          <w:numId w:val="29"/>
        </w:numPr>
      </w:pPr>
      <w:r w:rsidRPr="002D3F94">
        <w:t>Overall, mean scores for both groups fell between “a little bit” and “quite a bit” of distress.</w:t>
      </w:r>
    </w:p>
    <w:p w14:paraId="248E618F" w14:textId="77777777" w:rsidR="00262BDF" w:rsidRPr="002D3F94" w:rsidRDefault="00262BDF">
      <w:pPr>
        <w:numPr>
          <w:ilvl w:val="0"/>
          <w:numId w:val="29"/>
        </w:numPr>
      </w:pPr>
      <w:r w:rsidRPr="002D3F94">
        <w:t>Emotional and Physical Distress Were Linked:</w:t>
      </w:r>
    </w:p>
    <w:p w14:paraId="05417AAD" w14:textId="77777777" w:rsidR="00262BDF" w:rsidRPr="002D3F94" w:rsidRDefault="00262BDF">
      <w:pPr>
        <w:numPr>
          <w:ilvl w:val="1"/>
          <w:numId w:val="29"/>
        </w:numPr>
      </w:pPr>
      <w:r w:rsidRPr="002D3F94">
        <w:t>A moderate positive correlation was found between emotional distress and physical distress (r = .58, p &lt; .001).</w:t>
      </w:r>
    </w:p>
    <w:p w14:paraId="3C0BFC84" w14:textId="77777777" w:rsidR="00262BDF" w:rsidRPr="002D3F94" w:rsidRDefault="00262BDF">
      <w:pPr>
        <w:numPr>
          <w:ilvl w:val="1"/>
          <w:numId w:val="29"/>
        </w:numPr>
      </w:pPr>
      <w:r w:rsidRPr="002D3F94">
        <w:t>Exercise frequency had an indirect negative association with emotional distress via its effect on physical distress.</w:t>
      </w:r>
    </w:p>
    <w:p w14:paraId="32E31A3D" w14:textId="77777777" w:rsidR="00262BDF" w:rsidRPr="002D3F94" w:rsidRDefault="00262BDF">
      <w:pPr>
        <w:numPr>
          <w:ilvl w:val="0"/>
          <w:numId w:val="29"/>
        </w:numPr>
      </w:pPr>
      <w:r w:rsidRPr="002D3F94">
        <w:t>Discipline Differences in Belongingness:</w:t>
      </w:r>
    </w:p>
    <w:p w14:paraId="4D72582C" w14:textId="77777777" w:rsidR="00262BDF" w:rsidRPr="002D3F94" w:rsidRDefault="00262BDF">
      <w:pPr>
        <w:numPr>
          <w:ilvl w:val="1"/>
          <w:numId w:val="29"/>
        </w:numPr>
      </w:pPr>
      <w:r w:rsidRPr="002D3F94">
        <w:t>Among law students, emotional distress was negatively associated with university belonging (r = –.43, p &lt; .01).</w:t>
      </w:r>
    </w:p>
    <w:p w14:paraId="36AD6ACC" w14:textId="77777777" w:rsidR="00262BDF" w:rsidRPr="002D3F94" w:rsidRDefault="00262BDF">
      <w:pPr>
        <w:numPr>
          <w:ilvl w:val="1"/>
          <w:numId w:val="29"/>
        </w:numPr>
      </w:pPr>
      <w:r w:rsidRPr="002D3F94">
        <w:t>This association was not significant among psychology students.</w:t>
      </w:r>
    </w:p>
    <w:p w14:paraId="35E6F3A5" w14:textId="77777777" w:rsidR="00262BDF" w:rsidRPr="002D3F94" w:rsidRDefault="00262BDF">
      <w:pPr>
        <w:numPr>
          <w:ilvl w:val="0"/>
          <w:numId w:val="29"/>
        </w:numPr>
      </w:pPr>
      <w:r w:rsidRPr="002D3F94">
        <w:t>University Appraisal and Distress:</w:t>
      </w:r>
    </w:p>
    <w:p w14:paraId="781DCB1E" w14:textId="77777777" w:rsidR="00262BDF" w:rsidRPr="002D3F94" w:rsidRDefault="00262BDF">
      <w:pPr>
        <w:numPr>
          <w:ilvl w:val="1"/>
          <w:numId w:val="29"/>
        </w:numPr>
      </w:pPr>
      <w:r w:rsidRPr="002D3F94">
        <w:t xml:space="preserve">Emotional distress was negatively associated with participants’ appraisals of university as </w:t>
      </w:r>
      <w:r w:rsidRPr="002D3F94">
        <w:rPr>
          <w:i/>
          <w:iCs/>
        </w:rPr>
        <w:t>relaxing, enjoyable, worthwhile, or supportive</w:t>
      </w:r>
      <w:r w:rsidRPr="002D3F94">
        <w:t>.</w:t>
      </w:r>
    </w:p>
    <w:p w14:paraId="2A06375C" w14:textId="77777777" w:rsidR="00262BDF" w:rsidRPr="002D3F94" w:rsidRDefault="00262BDF">
      <w:pPr>
        <w:numPr>
          <w:ilvl w:val="1"/>
          <w:numId w:val="29"/>
        </w:numPr>
      </w:pPr>
      <w:r w:rsidRPr="002D3F94">
        <w:t>These negative associations were stronger for law students, suggesting a more stress-laden academic environment.</w:t>
      </w:r>
    </w:p>
    <w:p w14:paraId="4A8F603F" w14:textId="4E839E86" w:rsidR="00262BDF" w:rsidRDefault="00262BDF">
      <w:r w:rsidRPr="00262BDF">
        <w:rPr>
          <w:b/>
          <w:bCs/>
        </w:rPr>
        <w:t>Conclusion</w:t>
      </w:r>
      <w:r w:rsidRPr="00262BDF">
        <w:br/>
      </w:r>
      <w:r w:rsidRPr="002D3F94">
        <w:t>This study used a reverse-scored, BEES-based measure to quantify emotional distress among university students. Findings highlighted disciplinary differences, with law students experiencing greater distress than psychology students, and revealed key links between distress, physical health, belongingness, and perceptions of the university experience. This version of the BEES item set shows how the scale can be flexibly adapted to monitor emotional distress as well as well-being.</w:t>
      </w:r>
    </w:p>
    <w:p w14:paraId="3EC573EC" w14:textId="77777777" w:rsidR="00BA4BDD" w:rsidRDefault="00BA4BDD"/>
    <w:p w14:paraId="05C82264" w14:textId="527081E6" w:rsidR="009D0FAE" w:rsidRPr="009D0FAE" w:rsidRDefault="009D0FAE">
      <w:pPr>
        <w:rPr>
          <w:b/>
          <w:bCs/>
          <w:color w:val="196B24" w:themeColor="accent3"/>
        </w:rPr>
      </w:pPr>
      <w:r w:rsidRPr="009D0FAE">
        <w:rPr>
          <w:b/>
          <w:bCs/>
          <w:color w:val="196B24" w:themeColor="accent3"/>
        </w:rPr>
        <w:fldChar w:fldCharType="begin"/>
      </w:r>
      <w:r w:rsidRPr="009D0FAE">
        <w:rPr>
          <w:b/>
          <w:bCs/>
          <w:color w:val="196B24" w:themeColor="accent3"/>
        </w:rPr>
        <w:instrText xml:space="preserve"> ADDIN EN.CITE &lt;EndNote&gt;&lt;Cite&gt;&lt;Author&gt;Rogers&lt;/Author&gt;&lt;Year&gt;2016&lt;/Year&gt;&lt;RecNum&gt;10&lt;/RecNum&gt;&lt;DisplayText&gt;(Rogers et al., 2016)&lt;/DisplayText&gt;&lt;record&gt;&lt;rec-number&gt;10&lt;/rec-number&gt;&lt;foreign-keys&gt;&lt;key app="EN" db-id="0zxrtstvyrszt2edv9m55z9zzrx5zd9e5srt" timestamp="1747114357"&gt;10&lt;/key&gt;&lt;/foreign-keys&gt;&lt;ref-type name="Journal Article"&gt;17&lt;/ref-type&gt;&lt;contributors&gt;&lt;authors&gt;&lt;author&gt;Rogers, SL&lt;/author&gt;&lt;author&gt;Barblett, Lennie&lt;/author&gt;&lt;author&gt;Robinson, Ken&lt;/author&gt;&lt;/authors&gt;&lt;/contributors&gt;&lt;titles&gt;&lt;title&gt;Investigating the impact of NAPLAN on student, parent and teacher emotional distress in independent schools&lt;/title&gt;&lt;secondary-title&gt;The Australian Educational Researcher&lt;/secondary-title&gt;&lt;/titles&gt;&lt;periodical&gt;&lt;full-title&gt;The Australian Educational Researcher&lt;/full-title&gt;&lt;/periodical&gt;&lt;pages&gt;327-343&lt;/pages&gt;&lt;volume&gt;43&lt;/volume&gt;&lt;number&gt;3&lt;/number&gt;&lt;dates&gt;&lt;year&gt;2016&lt;/year&gt;&lt;/dates&gt;&lt;isbn&gt;2210-5328&lt;/isbn&gt;&lt;urls&gt;&lt;/urls&gt;&lt;electronic-resource-num&gt;10.1007/s13384-016-0203-x&lt;/electronic-resource-num&gt;&lt;/record&gt;&lt;/Cite&gt;&lt;/EndNote&gt;</w:instrText>
      </w:r>
      <w:r w:rsidRPr="009D0FAE">
        <w:rPr>
          <w:b/>
          <w:bCs/>
          <w:color w:val="196B24" w:themeColor="accent3"/>
        </w:rPr>
        <w:fldChar w:fldCharType="separate"/>
      </w:r>
      <w:r w:rsidRPr="009D0FAE">
        <w:rPr>
          <w:b/>
          <w:bCs/>
          <w:noProof/>
          <w:color w:val="196B24" w:themeColor="accent3"/>
        </w:rPr>
        <w:t>(Rogers et al., 2016)</w:t>
      </w:r>
      <w:r w:rsidRPr="009D0FAE">
        <w:rPr>
          <w:b/>
          <w:bCs/>
          <w:color w:val="196B24" w:themeColor="accent3"/>
        </w:rPr>
        <w:fldChar w:fldCharType="end"/>
      </w:r>
    </w:p>
    <w:p w14:paraId="45A80830" w14:textId="77777777" w:rsidR="009D0FAE" w:rsidRPr="009D0FAE" w:rsidRDefault="009D0FAE" w:rsidP="009D0FAE">
      <w:r w:rsidRPr="009D0FAE">
        <w:rPr>
          <w:b/>
          <w:bCs/>
        </w:rPr>
        <w:t>Study Overview</w:t>
      </w:r>
      <w:r w:rsidRPr="009D0FAE">
        <w:br/>
      </w:r>
      <w:r w:rsidRPr="002D3F94">
        <w:t xml:space="preserve">This study employed a brief emotional distress scale—functionally equivalent to the </w:t>
      </w:r>
      <w:r w:rsidRPr="002D3F94">
        <w:rPr>
          <w:i/>
          <w:iCs/>
        </w:rPr>
        <w:t>Brief Emotional Experience Scale</w:t>
      </w:r>
      <w:r w:rsidRPr="002D3F94">
        <w:t xml:space="preserve"> (BEES)—to assess emotional well-being across multiple stakeholder groups (students, parents, teachers) during and after NAPLAN testing. The scale was designed as a simple, accessible tool suitable for diverse participants, including young children.</w:t>
      </w:r>
    </w:p>
    <w:p w14:paraId="5A4EF346" w14:textId="77777777" w:rsidR="009D0FAE" w:rsidRPr="009D0FAE" w:rsidRDefault="009D0FAE" w:rsidP="009D0FAE">
      <w:r w:rsidRPr="009D0FAE">
        <w:rPr>
          <w:b/>
          <w:bCs/>
        </w:rPr>
        <w:t>How the Scale Was Used</w:t>
      </w:r>
    </w:p>
    <w:p w14:paraId="21D7BC78" w14:textId="77777777" w:rsidR="009D0FAE" w:rsidRPr="002D3F94" w:rsidRDefault="009D0FAE">
      <w:pPr>
        <w:numPr>
          <w:ilvl w:val="0"/>
          <w:numId w:val="14"/>
        </w:numPr>
      </w:pPr>
      <w:r w:rsidRPr="002D3F94">
        <w:lastRenderedPageBreak/>
        <w:t>The scale consisted of six emotion adjectives:</w:t>
      </w:r>
    </w:p>
    <w:p w14:paraId="6C65FA9E" w14:textId="77777777" w:rsidR="009D0FAE" w:rsidRPr="002D3F94" w:rsidRDefault="009D0FAE">
      <w:pPr>
        <w:numPr>
          <w:ilvl w:val="1"/>
          <w:numId w:val="14"/>
        </w:numPr>
      </w:pPr>
      <w:r w:rsidRPr="002D3F94">
        <w:t xml:space="preserve">Positive: </w:t>
      </w:r>
      <w:r w:rsidRPr="002D3F94">
        <w:rPr>
          <w:i/>
          <w:iCs/>
        </w:rPr>
        <w:t>Happy, Calm, Confident</w:t>
      </w:r>
    </w:p>
    <w:p w14:paraId="1F4C73FD" w14:textId="77777777" w:rsidR="009D0FAE" w:rsidRPr="002D3F94" w:rsidRDefault="009D0FAE">
      <w:pPr>
        <w:numPr>
          <w:ilvl w:val="1"/>
          <w:numId w:val="14"/>
        </w:numPr>
      </w:pPr>
      <w:r w:rsidRPr="002D3F94">
        <w:t xml:space="preserve">Negative: </w:t>
      </w:r>
      <w:r w:rsidRPr="002D3F94">
        <w:rPr>
          <w:i/>
          <w:iCs/>
        </w:rPr>
        <w:t>Worried, Sad, Afraid</w:t>
      </w:r>
    </w:p>
    <w:p w14:paraId="530A7CA9" w14:textId="77777777" w:rsidR="009D0FAE" w:rsidRPr="002D3F94" w:rsidRDefault="009D0FAE">
      <w:pPr>
        <w:numPr>
          <w:ilvl w:val="0"/>
          <w:numId w:val="14"/>
        </w:numPr>
      </w:pPr>
      <w:r w:rsidRPr="002D3F94">
        <w:t xml:space="preserve">Participants responded on a 4-point scale: </w:t>
      </w:r>
      <w:r w:rsidRPr="002D3F94">
        <w:rPr>
          <w:i/>
          <w:iCs/>
        </w:rPr>
        <w:t xml:space="preserve">Not at all, A little bit, </w:t>
      </w:r>
      <w:proofErr w:type="gramStart"/>
      <w:r w:rsidRPr="002D3F94">
        <w:rPr>
          <w:i/>
          <w:iCs/>
        </w:rPr>
        <w:t>Quite</w:t>
      </w:r>
      <w:proofErr w:type="gramEnd"/>
      <w:r w:rsidRPr="002D3F94">
        <w:rPr>
          <w:i/>
          <w:iCs/>
        </w:rPr>
        <w:t xml:space="preserve"> a bit, A lot</w:t>
      </w:r>
      <w:r w:rsidRPr="002D3F94">
        <w:t>.</w:t>
      </w:r>
    </w:p>
    <w:p w14:paraId="545D51BC" w14:textId="77777777" w:rsidR="009D0FAE" w:rsidRPr="002D3F94" w:rsidRDefault="009D0FAE">
      <w:pPr>
        <w:numPr>
          <w:ilvl w:val="0"/>
          <w:numId w:val="14"/>
        </w:numPr>
      </w:pPr>
      <w:r w:rsidRPr="002D3F94">
        <w:t>For students, the response scale included cartoon face icons to support comprehension and engagement.</w:t>
      </w:r>
    </w:p>
    <w:p w14:paraId="1B157A2F" w14:textId="77777777" w:rsidR="009D0FAE" w:rsidRPr="002D3F94" w:rsidRDefault="009D0FAE" w:rsidP="009D0FAE">
      <w:r w:rsidRPr="002D3F94">
        <w:t>Timing of Administration</w:t>
      </w:r>
    </w:p>
    <w:p w14:paraId="21FD0B3B" w14:textId="77777777" w:rsidR="009D0FAE" w:rsidRPr="002D3F94" w:rsidRDefault="009D0FAE">
      <w:pPr>
        <w:numPr>
          <w:ilvl w:val="0"/>
          <w:numId w:val="15"/>
        </w:numPr>
      </w:pPr>
      <w:r w:rsidRPr="002D3F94">
        <w:t>Students (Years 3 and 5):</w:t>
      </w:r>
    </w:p>
    <w:p w14:paraId="03A4AC15" w14:textId="77777777" w:rsidR="009D0FAE" w:rsidRPr="002D3F94" w:rsidRDefault="009D0FAE">
      <w:pPr>
        <w:numPr>
          <w:ilvl w:val="1"/>
          <w:numId w:val="15"/>
        </w:numPr>
      </w:pPr>
      <w:r w:rsidRPr="002D3F94">
        <w:t>Rated emotions in three contexts:</w:t>
      </w:r>
    </w:p>
    <w:p w14:paraId="5F6A4658" w14:textId="77777777" w:rsidR="009D0FAE" w:rsidRPr="002D3F94" w:rsidRDefault="009D0FAE">
      <w:pPr>
        <w:numPr>
          <w:ilvl w:val="2"/>
          <w:numId w:val="15"/>
        </w:numPr>
      </w:pPr>
      <w:r w:rsidRPr="002D3F94">
        <w:rPr>
          <w:i/>
          <w:iCs/>
        </w:rPr>
        <w:t>During NAPLAN maths</w:t>
      </w:r>
    </w:p>
    <w:p w14:paraId="0B1977F6" w14:textId="77777777" w:rsidR="009D0FAE" w:rsidRPr="002D3F94" w:rsidRDefault="009D0FAE">
      <w:pPr>
        <w:numPr>
          <w:ilvl w:val="2"/>
          <w:numId w:val="15"/>
        </w:numPr>
      </w:pPr>
      <w:r w:rsidRPr="002D3F94">
        <w:rPr>
          <w:i/>
          <w:iCs/>
        </w:rPr>
        <w:t>During NAPLAN reading</w:t>
      </w:r>
    </w:p>
    <w:p w14:paraId="6B1BD19C" w14:textId="77777777" w:rsidR="009D0FAE" w:rsidRPr="002D3F94" w:rsidRDefault="009D0FAE">
      <w:pPr>
        <w:numPr>
          <w:ilvl w:val="2"/>
          <w:numId w:val="15"/>
        </w:numPr>
      </w:pPr>
      <w:r w:rsidRPr="002D3F94">
        <w:rPr>
          <w:i/>
          <w:iCs/>
        </w:rPr>
        <w:t>Since NAPLAN testing week</w:t>
      </w:r>
    </w:p>
    <w:p w14:paraId="2545452F" w14:textId="77777777" w:rsidR="009D0FAE" w:rsidRPr="002D3F94" w:rsidRDefault="009D0FAE">
      <w:pPr>
        <w:numPr>
          <w:ilvl w:val="1"/>
          <w:numId w:val="15"/>
        </w:numPr>
      </w:pPr>
      <w:r w:rsidRPr="002D3F94">
        <w:t>Math and reading scores were averaged for a single "during NAPLAN" score.</w:t>
      </w:r>
    </w:p>
    <w:p w14:paraId="6D7BEB1F" w14:textId="77777777" w:rsidR="009D0FAE" w:rsidRPr="002D3F94" w:rsidRDefault="009D0FAE">
      <w:pPr>
        <w:numPr>
          <w:ilvl w:val="0"/>
          <w:numId w:val="15"/>
        </w:numPr>
      </w:pPr>
      <w:r w:rsidRPr="002D3F94">
        <w:t>Parents and Teachers:</w:t>
      </w:r>
    </w:p>
    <w:p w14:paraId="45F7F64D" w14:textId="77777777" w:rsidR="009D0FAE" w:rsidRPr="002D3F94" w:rsidRDefault="009D0FAE">
      <w:pPr>
        <w:numPr>
          <w:ilvl w:val="1"/>
          <w:numId w:val="15"/>
        </w:numPr>
      </w:pPr>
      <w:r w:rsidRPr="002D3F94">
        <w:t>Rated emotions during and after the NAPLAN testing period in relation to their children or students.</w:t>
      </w:r>
    </w:p>
    <w:p w14:paraId="54B0D37E" w14:textId="77777777" w:rsidR="009D0FAE" w:rsidRPr="002D3F94" w:rsidRDefault="009D0FAE" w:rsidP="009D0FAE">
      <w:r w:rsidRPr="002D3F94">
        <w:t>Validation and Reliability</w:t>
      </w:r>
    </w:p>
    <w:p w14:paraId="1EAE7BB7" w14:textId="77777777" w:rsidR="009D0FAE" w:rsidRPr="002D3F94" w:rsidRDefault="009D0FAE">
      <w:pPr>
        <w:numPr>
          <w:ilvl w:val="0"/>
          <w:numId w:val="16"/>
        </w:numPr>
      </w:pPr>
      <w:r w:rsidRPr="002D3F94">
        <w:t>The scale demonstrated strong internal consistency (α = .77 to .89).</w:t>
      </w:r>
    </w:p>
    <w:p w14:paraId="26CCE762" w14:textId="77777777" w:rsidR="009D0FAE" w:rsidRPr="002D3F94" w:rsidRDefault="009D0FAE">
      <w:pPr>
        <w:numPr>
          <w:ilvl w:val="0"/>
          <w:numId w:val="16"/>
        </w:numPr>
      </w:pPr>
      <w:r w:rsidRPr="002D3F94">
        <w:t>Among university students, it showed good convergent validity with the DASS-21 (r = .78) and internal consistency (α = .84), supporting its utility as a brief well-being measure.</w:t>
      </w:r>
    </w:p>
    <w:p w14:paraId="1DD57485" w14:textId="77777777" w:rsidR="009D0FAE" w:rsidRPr="009D0FAE" w:rsidRDefault="009D0FAE" w:rsidP="009D0FAE">
      <w:r w:rsidRPr="009D0FAE">
        <w:rPr>
          <w:b/>
          <w:bCs/>
        </w:rPr>
        <w:t>Key Findings</w:t>
      </w:r>
    </w:p>
    <w:p w14:paraId="20E3C498" w14:textId="77777777" w:rsidR="009D0FAE" w:rsidRPr="002D3F94" w:rsidRDefault="009D0FAE">
      <w:pPr>
        <w:numPr>
          <w:ilvl w:val="0"/>
          <w:numId w:val="17"/>
        </w:numPr>
      </w:pPr>
      <w:r w:rsidRPr="002D3F94">
        <w:t>Increased Distress During NAPLAN:</w:t>
      </w:r>
    </w:p>
    <w:p w14:paraId="5CF9D07C" w14:textId="77777777" w:rsidR="009D0FAE" w:rsidRPr="002D3F94" w:rsidRDefault="009D0FAE">
      <w:pPr>
        <w:numPr>
          <w:ilvl w:val="1"/>
          <w:numId w:val="17"/>
        </w:numPr>
      </w:pPr>
      <w:r w:rsidRPr="002D3F94">
        <w:t>All stakeholder groups reported significantly higher distress during NAPLAN compared to afterward.</w:t>
      </w:r>
    </w:p>
    <w:p w14:paraId="76C01A02" w14:textId="77777777" w:rsidR="009D0FAE" w:rsidRPr="002D3F94" w:rsidRDefault="009D0FAE">
      <w:pPr>
        <w:numPr>
          <w:ilvl w:val="0"/>
          <w:numId w:val="17"/>
        </w:numPr>
      </w:pPr>
      <w:r w:rsidRPr="002D3F94">
        <w:t>Overall Distress Levels Were Low:</w:t>
      </w:r>
    </w:p>
    <w:p w14:paraId="42B2AD52" w14:textId="77777777" w:rsidR="009D0FAE" w:rsidRPr="002D3F94" w:rsidRDefault="009D0FAE">
      <w:pPr>
        <w:numPr>
          <w:ilvl w:val="1"/>
          <w:numId w:val="17"/>
        </w:numPr>
      </w:pPr>
      <w:r w:rsidRPr="002D3F94">
        <w:t>Despite the increase during testing, average ratings did not exceed "a little bit" (score = 2 on a 4-point scale).</w:t>
      </w:r>
    </w:p>
    <w:p w14:paraId="5BB00086" w14:textId="77777777" w:rsidR="009D0FAE" w:rsidRPr="002D3F94" w:rsidRDefault="009D0FAE">
      <w:pPr>
        <w:numPr>
          <w:ilvl w:val="0"/>
          <w:numId w:val="17"/>
        </w:numPr>
      </w:pPr>
      <w:r w:rsidRPr="002D3F94">
        <w:t>Limited Severe Negative Reactions:</w:t>
      </w:r>
    </w:p>
    <w:p w14:paraId="0A10F770" w14:textId="77777777" w:rsidR="009D0FAE" w:rsidRPr="002D3F94" w:rsidRDefault="009D0FAE">
      <w:pPr>
        <w:numPr>
          <w:ilvl w:val="1"/>
          <w:numId w:val="17"/>
        </w:numPr>
      </w:pPr>
      <w:r w:rsidRPr="002D3F94">
        <w:lastRenderedPageBreak/>
        <w:t>Only ~3% of students, parents, and teachers scored in the "quite a bit" to "a lot" range, indicating a severe negative reaction.</w:t>
      </w:r>
    </w:p>
    <w:p w14:paraId="47F14699" w14:textId="77777777" w:rsidR="009D0FAE" w:rsidRPr="002D3F94" w:rsidRDefault="009D0FAE">
      <w:pPr>
        <w:numPr>
          <w:ilvl w:val="1"/>
          <w:numId w:val="17"/>
        </w:numPr>
      </w:pPr>
      <w:r w:rsidRPr="002D3F94">
        <w:t>The majority (97%) did not show high levels of distress during testing.</w:t>
      </w:r>
    </w:p>
    <w:p w14:paraId="0E2E3D4B" w14:textId="77777777" w:rsidR="009D0FAE" w:rsidRPr="002D3F94" w:rsidRDefault="009D0FAE">
      <w:pPr>
        <w:numPr>
          <w:ilvl w:val="0"/>
          <w:numId w:val="17"/>
        </w:numPr>
      </w:pPr>
      <w:r w:rsidRPr="002D3F94">
        <w:t>Differences Between Student Year Groups:</w:t>
      </w:r>
    </w:p>
    <w:p w14:paraId="1EF21454" w14:textId="77777777" w:rsidR="009D0FAE" w:rsidRPr="002D3F94" w:rsidRDefault="009D0FAE">
      <w:pPr>
        <w:numPr>
          <w:ilvl w:val="1"/>
          <w:numId w:val="17"/>
        </w:numPr>
      </w:pPr>
      <w:r w:rsidRPr="002D3F94">
        <w:t>Year 5 students reported lower distress than Year 3 students—contrary to some school leaders’ beliefs that younger students would be more affected.</w:t>
      </w:r>
    </w:p>
    <w:p w14:paraId="4802A931" w14:textId="77777777" w:rsidR="009D0FAE" w:rsidRPr="002D3F94" w:rsidRDefault="009D0FAE">
      <w:pPr>
        <w:numPr>
          <w:ilvl w:val="0"/>
          <w:numId w:val="17"/>
        </w:numPr>
      </w:pPr>
      <w:r w:rsidRPr="002D3F94">
        <w:t>Small Differences Between Stakeholder Groups:</w:t>
      </w:r>
    </w:p>
    <w:p w14:paraId="29218C00" w14:textId="77777777" w:rsidR="009D0FAE" w:rsidRPr="002D3F94" w:rsidRDefault="009D0FAE">
      <w:pPr>
        <w:numPr>
          <w:ilvl w:val="1"/>
          <w:numId w:val="17"/>
        </w:numPr>
      </w:pPr>
      <w:r w:rsidRPr="002D3F94">
        <w:t>Although statistically significant, effect sizes were small, suggesting broadly similar emotional responses across students, parents, and teachers.</w:t>
      </w:r>
    </w:p>
    <w:p w14:paraId="0704B59E" w14:textId="77777777" w:rsidR="009D0FAE" w:rsidRPr="002D3F94" w:rsidRDefault="009D0FAE">
      <w:pPr>
        <w:numPr>
          <w:ilvl w:val="0"/>
          <w:numId w:val="17"/>
        </w:numPr>
      </w:pPr>
      <w:r w:rsidRPr="002D3F94">
        <w:t>Parent–Child Distress Link:</w:t>
      </w:r>
    </w:p>
    <w:p w14:paraId="5AB82B2A" w14:textId="77777777" w:rsidR="009D0FAE" w:rsidRPr="002D3F94" w:rsidRDefault="009D0FAE">
      <w:pPr>
        <w:numPr>
          <w:ilvl w:val="1"/>
          <w:numId w:val="17"/>
        </w:numPr>
      </w:pPr>
      <w:r w:rsidRPr="002D3F94">
        <w:t>A small positive correlation was found between parents’ self-reported distress and their child’s distress during testing (r = .18).</w:t>
      </w:r>
    </w:p>
    <w:p w14:paraId="665CD002" w14:textId="77777777" w:rsidR="009D0FAE" w:rsidRPr="002D3F94" w:rsidRDefault="009D0FAE">
      <w:pPr>
        <w:numPr>
          <w:ilvl w:val="0"/>
          <w:numId w:val="17"/>
        </w:numPr>
      </w:pPr>
      <w:r w:rsidRPr="002D3F94">
        <w:t>No Link Between Teacher and Class Distress:</w:t>
      </w:r>
    </w:p>
    <w:p w14:paraId="11A4D032" w14:textId="77777777" w:rsidR="009D0FAE" w:rsidRPr="002D3F94" w:rsidRDefault="009D0FAE">
      <w:pPr>
        <w:numPr>
          <w:ilvl w:val="1"/>
          <w:numId w:val="17"/>
        </w:numPr>
      </w:pPr>
      <w:r w:rsidRPr="002D3F94">
        <w:t>Teachers’ distress levels did not correlate with the average distress levels of students in their classrooms.</w:t>
      </w:r>
    </w:p>
    <w:p w14:paraId="7AD3BE1D" w14:textId="77777777" w:rsidR="009D0FAE" w:rsidRPr="002D3F94" w:rsidRDefault="009D0FAE">
      <w:pPr>
        <w:numPr>
          <w:ilvl w:val="0"/>
          <w:numId w:val="17"/>
        </w:numPr>
      </w:pPr>
      <w:r w:rsidRPr="002D3F94">
        <w:t>Self-Distress Linked to Perceptions of Others’ Distress:</w:t>
      </w:r>
    </w:p>
    <w:p w14:paraId="28316854" w14:textId="77777777" w:rsidR="009D0FAE" w:rsidRPr="002D3F94" w:rsidRDefault="009D0FAE">
      <w:pPr>
        <w:numPr>
          <w:ilvl w:val="1"/>
          <w:numId w:val="17"/>
        </w:numPr>
      </w:pPr>
      <w:r w:rsidRPr="002D3F94">
        <w:t>Parents and teachers who felt more distressed themselves were more likely to perceive NAPLAN as negatively impacting others, including students, parents, and teachers.</w:t>
      </w:r>
    </w:p>
    <w:p w14:paraId="0A7C39DB" w14:textId="77777777" w:rsidR="009D0FAE" w:rsidRPr="009D0FAE" w:rsidRDefault="009D0FAE" w:rsidP="009D0FAE">
      <w:r w:rsidRPr="009D0FAE">
        <w:rPr>
          <w:b/>
          <w:bCs/>
        </w:rPr>
        <w:t>Conclusion</w:t>
      </w:r>
      <w:r w:rsidRPr="009D0FAE">
        <w:br/>
      </w:r>
      <w:r w:rsidRPr="002D3F94">
        <w:t>This study used a BEES-based scale to capture emotional responses to NAPLAN across students, parents, and teachers. The results challenged public discourse by showing that severe emotional distress was relatively rare, and average distress levels were low. The scale provided a valuable snapshot of momentary well-being and demonstrated strong psychometric properties, making it a promising tool for evaluating stakeholder experiences in educational contexts.</w:t>
      </w:r>
    </w:p>
    <w:p w14:paraId="38518271" w14:textId="77777777" w:rsidR="009D0FAE" w:rsidRDefault="009D0FAE"/>
    <w:p w14:paraId="376E9447" w14:textId="3610C12B" w:rsidR="00E51497" w:rsidRPr="002D3F94" w:rsidRDefault="002D3F94">
      <w:pPr>
        <w:rPr>
          <w:b/>
          <w:bCs/>
          <w:color w:val="196B24" w:themeColor="accent3"/>
          <w:u w:val="single"/>
        </w:rPr>
      </w:pPr>
      <w:r w:rsidRPr="002D3F94">
        <w:rPr>
          <w:b/>
          <w:bCs/>
          <w:color w:val="196B24" w:themeColor="accent3"/>
          <w:u w:val="single"/>
        </w:rPr>
        <w:t>References</w:t>
      </w:r>
    </w:p>
    <w:p w14:paraId="34EF2A3C" w14:textId="77777777" w:rsidR="007C0D26" w:rsidRPr="007C0D26" w:rsidRDefault="00E51497" w:rsidP="007C0D26">
      <w:pPr>
        <w:pStyle w:val="EndNoteBibliography"/>
        <w:spacing w:after="0"/>
        <w:ind w:left="720" w:hanging="720"/>
      </w:pPr>
      <w:r>
        <w:fldChar w:fldCharType="begin"/>
      </w:r>
      <w:r>
        <w:instrText xml:space="preserve"> ADDIN EN.REFLIST </w:instrText>
      </w:r>
      <w:r>
        <w:fldChar w:fldCharType="separate"/>
      </w:r>
      <w:r w:rsidR="007C0D26" w:rsidRPr="007C0D26">
        <w:t xml:space="preserve">ÇAĞLAR, A. (2021). Adaptation of the brief emotional experience scale to Turkish: A study of validity and reliability. </w:t>
      </w:r>
      <w:r w:rsidR="007C0D26" w:rsidRPr="007C0D26">
        <w:rPr>
          <w:i/>
        </w:rPr>
        <w:t>Psychology and Education</w:t>
      </w:r>
      <w:r w:rsidR="007C0D26" w:rsidRPr="007C0D26">
        <w:t>,</w:t>
      </w:r>
      <w:r w:rsidR="007C0D26" w:rsidRPr="007C0D26">
        <w:rPr>
          <w:i/>
        </w:rPr>
        <w:t xml:space="preserve"> 58</w:t>
      </w:r>
      <w:r w:rsidR="007C0D26" w:rsidRPr="007C0D26">
        <w:t xml:space="preserve">(5), 7170-7180. </w:t>
      </w:r>
    </w:p>
    <w:p w14:paraId="5EE77F07" w14:textId="54B16332" w:rsidR="007C0D26" w:rsidRPr="007C0D26" w:rsidRDefault="007C0D26" w:rsidP="007C0D26">
      <w:pPr>
        <w:pStyle w:val="EndNoteBibliography"/>
        <w:spacing w:after="0"/>
        <w:ind w:left="720" w:hanging="720"/>
      </w:pPr>
      <w:r w:rsidRPr="007C0D26">
        <w:t xml:space="preserve">Fox-Harding, C., Harris, S. A., Rogers, S. L., Vial, S., Beranek, P., Turner, M., &amp; Cruickshank, T. (2021). A survey to evaluate the association of COVID-19 </w:t>
      </w:r>
      <w:r w:rsidRPr="007C0D26">
        <w:lastRenderedPageBreak/>
        <w:t xml:space="preserve">restrictions on perceived mood and coping in Australian community level athletes. </w:t>
      </w:r>
      <w:r w:rsidRPr="007C0D26">
        <w:rPr>
          <w:i/>
        </w:rPr>
        <w:t>Frontiers in Sports and Active Living</w:t>
      </w:r>
      <w:r w:rsidRPr="007C0D26">
        <w:t>,</w:t>
      </w:r>
      <w:r w:rsidRPr="007C0D26">
        <w:rPr>
          <w:i/>
        </w:rPr>
        <w:t xml:space="preserve"> 3</w:t>
      </w:r>
      <w:r w:rsidRPr="007C0D26">
        <w:t xml:space="preserve">, 624267. </w:t>
      </w:r>
      <w:hyperlink r:id="rId9" w:history="1">
        <w:r w:rsidRPr="007C0D26">
          <w:rPr>
            <w:rStyle w:val="Hyperlink"/>
          </w:rPr>
          <w:t>https://doi.org/10.3389/fspor.2021.624267</w:t>
        </w:r>
      </w:hyperlink>
      <w:r w:rsidRPr="007C0D26">
        <w:t xml:space="preserve"> </w:t>
      </w:r>
    </w:p>
    <w:p w14:paraId="7548FE4F" w14:textId="594574EA" w:rsidR="007C0D26" w:rsidRPr="007C0D26" w:rsidRDefault="007C0D26" w:rsidP="007C0D26">
      <w:pPr>
        <w:pStyle w:val="EndNoteBibliography"/>
        <w:spacing w:after="0"/>
        <w:ind w:left="720" w:hanging="720"/>
      </w:pPr>
      <w:r w:rsidRPr="007C0D26">
        <w:t xml:space="preserve">Hill, M., Mills, B., Rogers, S., Vance, L., Dykstra, P., &amp; Holmes, L. (2021). ‘Watson’ the wellness dog: Impact of a wellness dog on emotional wellbeing in undergraduate paramedicine students. </w:t>
      </w:r>
      <w:r w:rsidRPr="007C0D26">
        <w:rPr>
          <w:i/>
        </w:rPr>
        <w:t>Australasian Journal of Paramedicine</w:t>
      </w:r>
      <w:r w:rsidRPr="007C0D26">
        <w:t>,</w:t>
      </w:r>
      <w:r w:rsidRPr="007C0D26">
        <w:rPr>
          <w:i/>
        </w:rPr>
        <w:t xml:space="preserve"> 18</w:t>
      </w:r>
      <w:r w:rsidRPr="007C0D26">
        <w:t xml:space="preserve">, 1-7. </w:t>
      </w:r>
      <w:hyperlink r:id="rId10" w:history="1">
        <w:r w:rsidRPr="007C0D26">
          <w:rPr>
            <w:rStyle w:val="Hyperlink"/>
          </w:rPr>
          <w:t>https://doi.org/10.33151/ajp.18.943</w:t>
        </w:r>
      </w:hyperlink>
      <w:r w:rsidRPr="007C0D26">
        <w:t xml:space="preserve"> </w:t>
      </w:r>
    </w:p>
    <w:p w14:paraId="485A2483" w14:textId="18937056" w:rsidR="007C0D26" w:rsidRPr="007C0D26" w:rsidRDefault="007C0D26" w:rsidP="007C0D26">
      <w:pPr>
        <w:pStyle w:val="EndNoteBibliography"/>
        <w:spacing w:after="0"/>
        <w:ind w:left="720" w:hanging="720"/>
      </w:pPr>
      <w:r w:rsidRPr="007C0D26">
        <w:t xml:space="preserve">Hollett, R. C., Bhusal, M., Gilani, S. Z., Harms, C., &amp; Griffiths, S. (2024). Experimental evidence that activewear retail imagery elicits physiological, attentional and self-reported markers of body image threat in women. </w:t>
      </w:r>
      <w:r w:rsidRPr="007C0D26">
        <w:rPr>
          <w:i/>
        </w:rPr>
        <w:t>Body Image</w:t>
      </w:r>
      <w:r w:rsidRPr="007C0D26">
        <w:t>,</w:t>
      </w:r>
      <w:r w:rsidRPr="007C0D26">
        <w:rPr>
          <w:i/>
        </w:rPr>
        <w:t xml:space="preserve"> 51</w:t>
      </w:r>
      <w:r w:rsidRPr="007C0D26">
        <w:t xml:space="preserve">, 101778. </w:t>
      </w:r>
      <w:hyperlink r:id="rId11" w:history="1">
        <w:r w:rsidRPr="007C0D26">
          <w:rPr>
            <w:rStyle w:val="Hyperlink"/>
          </w:rPr>
          <w:t>https://doi.org/10.1016/j.bodyim.2024.101778</w:t>
        </w:r>
      </w:hyperlink>
      <w:r w:rsidRPr="007C0D26">
        <w:t xml:space="preserve"> </w:t>
      </w:r>
    </w:p>
    <w:p w14:paraId="22D44441" w14:textId="1892C9AD" w:rsidR="007C0D26" w:rsidRPr="007C0D26" w:rsidRDefault="007C0D26" w:rsidP="007C0D26">
      <w:pPr>
        <w:pStyle w:val="EndNoteBibliography"/>
        <w:spacing w:after="0"/>
        <w:ind w:left="720" w:hanging="720"/>
      </w:pPr>
      <w:r w:rsidRPr="007C0D26">
        <w:t xml:space="preserve">Hollett, R. C., &amp; Challis, M. (2023). Experimental evidence that browsing for activewear lowers explicit body image attitudes and implicit self-esteem in women. </w:t>
      </w:r>
      <w:r w:rsidRPr="007C0D26">
        <w:rPr>
          <w:i/>
        </w:rPr>
        <w:t>Body Image</w:t>
      </w:r>
      <w:r w:rsidRPr="007C0D26">
        <w:t>,</w:t>
      </w:r>
      <w:r w:rsidRPr="007C0D26">
        <w:rPr>
          <w:i/>
        </w:rPr>
        <w:t xml:space="preserve"> 46</w:t>
      </w:r>
      <w:r w:rsidRPr="007C0D26">
        <w:t xml:space="preserve">, 383-394. </w:t>
      </w:r>
      <w:hyperlink r:id="rId12" w:history="1">
        <w:r w:rsidRPr="007C0D26">
          <w:rPr>
            <w:rStyle w:val="Hyperlink"/>
          </w:rPr>
          <w:t>https://doi.org/10.1016/j.bodyim.2023.07.004</w:t>
        </w:r>
      </w:hyperlink>
      <w:r w:rsidRPr="007C0D26">
        <w:t xml:space="preserve"> </w:t>
      </w:r>
    </w:p>
    <w:p w14:paraId="1399E630" w14:textId="1EDC7B9E" w:rsidR="007C0D26" w:rsidRPr="007C0D26" w:rsidRDefault="007C0D26" w:rsidP="007C0D26">
      <w:pPr>
        <w:pStyle w:val="EndNoteBibliography"/>
        <w:spacing w:after="0"/>
        <w:ind w:left="720" w:hanging="720"/>
      </w:pPr>
      <w:r w:rsidRPr="007C0D26">
        <w:t xml:space="preserve">O'Bright, K. R., Doherty, S. T., Reining, C. E., Wray, A., Zhong, S., Gilliland, J., &amp; Lemieux, C. J. (2026). Video-based ecological momentary assessment of health and well-being outcomes in nature: Lessons learned from a park-based pilot study. </w:t>
      </w:r>
      <w:r w:rsidRPr="007C0D26">
        <w:rPr>
          <w:i/>
        </w:rPr>
        <w:t>Social Science &amp; Medicine</w:t>
      </w:r>
      <w:r w:rsidRPr="007C0D26">
        <w:t>,</w:t>
      </w:r>
      <w:r w:rsidRPr="007C0D26">
        <w:rPr>
          <w:i/>
        </w:rPr>
        <w:t xml:space="preserve"> 396</w:t>
      </w:r>
      <w:r w:rsidRPr="007C0D26">
        <w:t xml:space="preserve">, 119081. </w:t>
      </w:r>
      <w:hyperlink r:id="rId13" w:history="1">
        <w:r w:rsidRPr="007C0D26">
          <w:rPr>
            <w:rStyle w:val="Hyperlink"/>
          </w:rPr>
          <w:t>https://doi.org/10.1016/j.socscimed.2026.119081</w:t>
        </w:r>
      </w:hyperlink>
      <w:r w:rsidRPr="007C0D26">
        <w:t xml:space="preserve"> </w:t>
      </w:r>
    </w:p>
    <w:p w14:paraId="5606DB21" w14:textId="6CC34EDB" w:rsidR="007C0D26" w:rsidRPr="007C0D26" w:rsidRDefault="007C0D26" w:rsidP="007C0D26">
      <w:pPr>
        <w:pStyle w:val="EndNoteBibliography"/>
        <w:spacing w:after="0"/>
        <w:ind w:left="720" w:hanging="720"/>
      </w:pPr>
      <w:r w:rsidRPr="007C0D26">
        <w:t xml:space="preserve">Ricciardo, A., Rogers, S. L., Puttick, S. D., Skead, N., Tarrant, S., &amp; Thomas, M. (2022). Understanding, promoting and supporting LGBTQI+ diversity in legal education. </w:t>
      </w:r>
      <w:r w:rsidRPr="007C0D26">
        <w:rPr>
          <w:i/>
        </w:rPr>
        <w:t>The Law Teacher</w:t>
      </w:r>
      <w:r w:rsidRPr="007C0D26">
        <w:t>,</w:t>
      </w:r>
      <w:r w:rsidRPr="007C0D26">
        <w:rPr>
          <w:i/>
        </w:rPr>
        <w:t xml:space="preserve"> 56</w:t>
      </w:r>
      <w:r w:rsidRPr="007C0D26">
        <w:t xml:space="preserve">(3), 307-334. </w:t>
      </w:r>
      <w:hyperlink r:id="rId14" w:history="1">
        <w:r w:rsidRPr="007C0D26">
          <w:rPr>
            <w:rStyle w:val="Hyperlink"/>
          </w:rPr>
          <w:t>https://doi.org/10.1080/03069400.2021.1949183</w:t>
        </w:r>
      </w:hyperlink>
      <w:r w:rsidRPr="007C0D26">
        <w:t xml:space="preserve"> </w:t>
      </w:r>
    </w:p>
    <w:p w14:paraId="170A88DE" w14:textId="1C757C80" w:rsidR="007C0D26" w:rsidRPr="007C0D26" w:rsidRDefault="007C0D26" w:rsidP="007C0D26">
      <w:pPr>
        <w:pStyle w:val="EndNoteBibliography"/>
        <w:spacing w:after="0"/>
        <w:ind w:left="720" w:hanging="720"/>
      </w:pPr>
      <w:r w:rsidRPr="007C0D26">
        <w:t xml:space="preserve">Rogers, S., Barblett, L., &amp; Robinson, K. (2016). Investigating the impact of NAPLAN on student, parent and teacher emotional distress in independent schools. </w:t>
      </w:r>
      <w:r w:rsidRPr="007C0D26">
        <w:rPr>
          <w:i/>
        </w:rPr>
        <w:t>The Australian Educational Researcher</w:t>
      </w:r>
      <w:r w:rsidRPr="007C0D26">
        <w:t>,</w:t>
      </w:r>
      <w:r w:rsidRPr="007C0D26">
        <w:rPr>
          <w:i/>
        </w:rPr>
        <w:t xml:space="preserve"> 43</w:t>
      </w:r>
      <w:r w:rsidRPr="007C0D26">
        <w:t xml:space="preserve">(3), 327-343. </w:t>
      </w:r>
      <w:hyperlink r:id="rId15" w:history="1">
        <w:r w:rsidRPr="007C0D26">
          <w:rPr>
            <w:rStyle w:val="Hyperlink"/>
          </w:rPr>
          <w:t>https://doi.org/10.1007/s13384-016-0203-x</w:t>
        </w:r>
      </w:hyperlink>
      <w:r w:rsidRPr="007C0D26">
        <w:t xml:space="preserve"> </w:t>
      </w:r>
    </w:p>
    <w:p w14:paraId="59C2869A" w14:textId="3204194C" w:rsidR="007C0D26" w:rsidRPr="007C0D26" w:rsidRDefault="007C0D26" w:rsidP="007C0D26">
      <w:pPr>
        <w:pStyle w:val="EndNoteBibliography"/>
        <w:spacing w:after="0"/>
        <w:ind w:left="720" w:hanging="720"/>
      </w:pPr>
      <w:r w:rsidRPr="007C0D26">
        <w:t xml:space="preserve">Rogers, S., Cruickshank, T., &amp; Nosaka, K. (2021). Reliability and validity of the Brief Emotional Experience Scale (BEES) for mood monitoring. </w:t>
      </w:r>
      <w:r w:rsidRPr="007C0D26">
        <w:rPr>
          <w:i/>
        </w:rPr>
        <w:t>PsyArXiv</w:t>
      </w:r>
      <w:r w:rsidRPr="007C0D26">
        <w:t xml:space="preserve">. </w:t>
      </w:r>
      <w:hyperlink r:id="rId16" w:history="1">
        <w:r w:rsidRPr="007C0D26">
          <w:rPr>
            <w:rStyle w:val="Hyperlink"/>
          </w:rPr>
          <w:t>https://doi.org/10.31234/osf.io/p4j7t</w:t>
        </w:r>
      </w:hyperlink>
      <w:r w:rsidRPr="007C0D26">
        <w:t xml:space="preserve"> </w:t>
      </w:r>
    </w:p>
    <w:p w14:paraId="16AA18B5" w14:textId="3BD4E82F" w:rsidR="007C0D26" w:rsidRPr="007C0D26" w:rsidRDefault="007C0D26" w:rsidP="007C0D26">
      <w:pPr>
        <w:pStyle w:val="EndNoteBibliography"/>
        <w:spacing w:after="0"/>
        <w:ind w:left="720" w:hanging="720"/>
      </w:pPr>
      <w:r w:rsidRPr="007C0D26">
        <w:t xml:space="preserve">Rogers, S. L., Brown, N., Campbell, K., &amp; Goulding, M. (2026). Mood Monitoring in Schools: A Promising Alternative to Single-Time-Point Screening. </w:t>
      </w:r>
      <w:r w:rsidRPr="007C0D26">
        <w:rPr>
          <w:i/>
        </w:rPr>
        <w:t>International Journal of Environmental Research and Public Health</w:t>
      </w:r>
      <w:r w:rsidRPr="007C0D26">
        <w:t>,</w:t>
      </w:r>
      <w:r w:rsidRPr="007C0D26">
        <w:rPr>
          <w:i/>
        </w:rPr>
        <w:t xml:space="preserve"> 23</w:t>
      </w:r>
      <w:r w:rsidRPr="007C0D26">
        <w:t xml:space="preserve">(4), 423. </w:t>
      </w:r>
      <w:hyperlink r:id="rId17" w:history="1">
        <w:r w:rsidRPr="007C0D26">
          <w:rPr>
            <w:rStyle w:val="Hyperlink"/>
          </w:rPr>
          <w:t>https://doi.org/10.3390/ijerph23040423</w:t>
        </w:r>
      </w:hyperlink>
      <w:r w:rsidRPr="007C0D26">
        <w:t xml:space="preserve"> </w:t>
      </w:r>
    </w:p>
    <w:p w14:paraId="1020262A" w14:textId="1118939B" w:rsidR="007C0D26" w:rsidRPr="007C0D26" w:rsidRDefault="007C0D26" w:rsidP="007C0D26">
      <w:pPr>
        <w:pStyle w:val="EndNoteBibliography"/>
        <w:spacing w:after="0"/>
        <w:ind w:left="720" w:hanging="720"/>
      </w:pPr>
      <w:r w:rsidRPr="007C0D26">
        <w:t xml:space="preserve">Rogers, S. L., Brown, N., Goulding, M., Campbell, K., Mills, B., Hollett, R., Cruickshank, T., &amp; Nosaka, K. (2025). Reliability and Validity of the Brief Emotional Experience Scale (BEES) as a Measure of Emotional Well-Being. </w:t>
      </w:r>
      <w:r w:rsidRPr="007C0D26">
        <w:rPr>
          <w:i/>
        </w:rPr>
        <w:t>Behavioral Sciences</w:t>
      </w:r>
      <w:r w:rsidRPr="007C0D26">
        <w:t>,</w:t>
      </w:r>
      <w:r w:rsidRPr="007C0D26">
        <w:rPr>
          <w:i/>
        </w:rPr>
        <w:t xml:space="preserve"> 15</w:t>
      </w:r>
      <w:r w:rsidRPr="007C0D26">
        <w:t xml:space="preserve">(5), 643. </w:t>
      </w:r>
      <w:hyperlink r:id="rId18" w:history="1">
        <w:r w:rsidRPr="007C0D26">
          <w:rPr>
            <w:rStyle w:val="Hyperlink"/>
          </w:rPr>
          <w:t>https://doi.org/10.3390/bs15050643</w:t>
        </w:r>
      </w:hyperlink>
      <w:r w:rsidRPr="007C0D26">
        <w:t xml:space="preserve"> </w:t>
      </w:r>
    </w:p>
    <w:p w14:paraId="730A0833" w14:textId="55AD6BF4" w:rsidR="007C0D26" w:rsidRPr="007C0D26" w:rsidRDefault="007C0D26" w:rsidP="007C0D26">
      <w:pPr>
        <w:pStyle w:val="EndNoteBibliography"/>
        <w:spacing w:after="0"/>
        <w:ind w:left="720" w:hanging="720"/>
      </w:pPr>
      <w:r w:rsidRPr="007C0D26">
        <w:t xml:space="preserve">Rogers, S. L., &amp; Cruickshank, T. (2021). Change in mental health, physical health, and social relationships during highly restrictive lockdown in the COVID-19 pandemic: Evidence from Australia. </w:t>
      </w:r>
      <w:r w:rsidRPr="007C0D26">
        <w:rPr>
          <w:i/>
        </w:rPr>
        <w:t>PeerJ</w:t>
      </w:r>
      <w:r w:rsidRPr="007C0D26">
        <w:t>,</w:t>
      </w:r>
      <w:r w:rsidRPr="007C0D26">
        <w:rPr>
          <w:i/>
        </w:rPr>
        <w:t xml:space="preserve"> 9</w:t>
      </w:r>
      <w:r w:rsidRPr="007C0D26">
        <w:t xml:space="preserve">, e11767. </w:t>
      </w:r>
      <w:hyperlink r:id="rId19" w:history="1">
        <w:r w:rsidRPr="007C0D26">
          <w:rPr>
            <w:rStyle w:val="Hyperlink"/>
          </w:rPr>
          <w:t>https://doi.org/10.7717/peerj.11767</w:t>
        </w:r>
      </w:hyperlink>
      <w:r w:rsidRPr="007C0D26">
        <w:t xml:space="preserve"> </w:t>
      </w:r>
    </w:p>
    <w:p w14:paraId="16B00467" w14:textId="1F992B2C" w:rsidR="007C0D26" w:rsidRPr="007C0D26" w:rsidRDefault="007C0D26" w:rsidP="007C0D26">
      <w:pPr>
        <w:pStyle w:val="EndNoteBibliography"/>
        <w:spacing w:after="0"/>
        <w:ind w:left="720" w:hanging="720"/>
      </w:pPr>
      <w:r w:rsidRPr="007C0D26">
        <w:t xml:space="preserve">Rogers, S. L., Hollett, R., Li, Y. R., &amp; Speelman, C. P. (2022). An evaluation of virtual reality role-play experiences for helping-profession courses. </w:t>
      </w:r>
      <w:r w:rsidRPr="007C0D26">
        <w:rPr>
          <w:i/>
        </w:rPr>
        <w:t>Teaching of Psychology</w:t>
      </w:r>
      <w:r w:rsidRPr="007C0D26">
        <w:t>,</w:t>
      </w:r>
      <w:r w:rsidRPr="007C0D26">
        <w:rPr>
          <w:i/>
        </w:rPr>
        <w:t xml:space="preserve"> 49</w:t>
      </w:r>
      <w:r w:rsidRPr="007C0D26">
        <w:t xml:space="preserve">(1), 78-84. </w:t>
      </w:r>
      <w:hyperlink r:id="rId20" w:history="1">
        <w:r w:rsidRPr="007C0D26">
          <w:rPr>
            <w:rStyle w:val="Hyperlink"/>
          </w:rPr>
          <w:t>https://doi.org/10.1177/0098628320983231</w:t>
        </w:r>
      </w:hyperlink>
      <w:r w:rsidRPr="007C0D26">
        <w:t xml:space="preserve"> </w:t>
      </w:r>
    </w:p>
    <w:p w14:paraId="24B6BF56" w14:textId="4C7DB358" w:rsidR="007C0D26" w:rsidRPr="007C0D26" w:rsidRDefault="007C0D26" w:rsidP="007C0D26">
      <w:pPr>
        <w:pStyle w:val="EndNoteBibliography"/>
        <w:spacing w:after="0"/>
        <w:ind w:left="720" w:hanging="720"/>
      </w:pPr>
      <w:r w:rsidRPr="007C0D26">
        <w:t xml:space="preserve">Skead, N. K., &amp; Rogers, S. L. (2016). Running to well-being: A comparative study on the impact of exercise on the physical and mental health of law and psychology </w:t>
      </w:r>
      <w:r w:rsidRPr="007C0D26">
        <w:lastRenderedPageBreak/>
        <w:t xml:space="preserve">students. </w:t>
      </w:r>
      <w:r w:rsidRPr="007C0D26">
        <w:rPr>
          <w:i/>
        </w:rPr>
        <w:t>International journal of law and psychiatry</w:t>
      </w:r>
      <w:r w:rsidRPr="007C0D26">
        <w:t>,</w:t>
      </w:r>
      <w:r w:rsidRPr="007C0D26">
        <w:rPr>
          <w:i/>
        </w:rPr>
        <w:t xml:space="preserve"> 49</w:t>
      </w:r>
      <w:r w:rsidRPr="007C0D26">
        <w:t xml:space="preserve">, 66-74. </w:t>
      </w:r>
      <w:hyperlink r:id="rId21" w:history="1">
        <w:r w:rsidRPr="007C0D26">
          <w:rPr>
            <w:rStyle w:val="Hyperlink"/>
          </w:rPr>
          <w:t>https://doi.org/10.1016/j.ijlp.2016.05.012</w:t>
        </w:r>
      </w:hyperlink>
      <w:r w:rsidRPr="007C0D26">
        <w:t xml:space="preserve"> </w:t>
      </w:r>
    </w:p>
    <w:p w14:paraId="2B31FE75" w14:textId="0D32B0F0" w:rsidR="007C0D26" w:rsidRPr="007C0D26" w:rsidRDefault="007C0D26" w:rsidP="007C0D26">
      <w:pPr>
        <w:pStyle w:val="EndNoteBibliography"/>
        <w:spacing w:after="0"/>
        <w:ind w:left="720" w:hanging="720"/>
      </w:pPr>
      <w:r w:rsidRPr="007C0D26">
        <w:t xml:space="preserve">Skead, N. K., Rogers, S. L., &amp; Doraisamy, J. (2018). Looking beyond the mirror: Psychological distress; disordered eating, weight and shape concerns; and maladaptive eating habits in lawyers and law students. </w:t>
      </w:r>
      <w:r w:rsidRPr="007C0D26">
        <w:rPr>
          <w:i/>
        </w:rPr>
        <w:t>International journal of law and psychiatry</w:t>
      </w:r>
      <w:r w:rsidRPr="007C0D26">
        <w:t>,</w:t>
      </w:r>
      <w:r w:rsidRPr="007C0D26">
        <w:rPr>
          <w:i/>
        </w:rPr>
        <w:t xml:space="preserve"> 61</w:t>
      </w:r>
      <w:r w:rsidRPr="007C0D26">
        <w:t xml:space="preserve">, 90-102. </w:t>
      </w:r>
      <w:hyperlink r:id="rId22" w:history="1">
        <w:r w:rsidRPr="007C0D26">
          <w:rPr>
            <w:rStyle w:val="Hyperlink"/>
          </w:rPr>
          <w:t>https://doi.org/10.1016/j.ijlp.2018.06.002</w:t>
        </w:r>
      </w:hyperlink>
      <w:r w:rsidRPr="007C0D26">
        <w:t xml:space="preserve"> </w:t>
      </w:r>
    </w:p>
    <w:p w14:paraId="2048B194" w14:textId="70607CE0" w:rsidR="007C0D26" w:rsidRPr="007C0D26" w:rsidRDefault="007C0D26" w:rsidP="007C0D26">
      <w:pPr>
        <w:pStyle w:val="EndNoteBibliography"/>
        <w:spacing w:after="0"/>
        <w:ind w:left="720" w:hanging="720"/>
      </w:pPr>
      <w:r w:rsidRPr="007C0D26">
        <w:t xml:space="preserve">Skead, N. K., Rogers, S. L., &amp; Johnson, W. R. (2020). The role of place, people and perception in law student well-being. </w:t>
      </w:r>
      <w:r w:rsidRPr="007C0D26">
        <w:rPr>
          <w:i/>
        </w:rPr>
        <w:t>International journal of law and psychiatry</w:t>
      </w:r>
      <w:r w:rsidRPr="007C0D26">
        <w:t>,</w:t>
      </w:r>
      <w:r w:rsidRPr="007C0D26">
        <w:rPr>
          <w:i/>
        </w:rPr>
        <w:t xml:space="preserve"> 73</w:t>
      </w:r>
      <w:r w:rsidRPr="007C0D26">
        <w:t xml:space="preserve">, 101631. </w:t>
      </w:r>
      <w:hyperlink r:id="rId23" w:history="1">
        <w:r w:rsidRPr="007C0D26">
          <w:rPr>
            <w:rStyle w:val="Hyperlink"/>
          </w:rPr>
          <w:t>https://doi.org/10.1016/j.ijlp.2020.101631</w:t>
        </w:r>
      </w:hyperlink>
      <w:r w:rsidRPr="007C0D26">
        <w:t xml:space="preserve"> </w:t>
      </w:r>
    </w:p>
    <w:p w14:paraId="6FCA0C81" w14:textId="6C9B6B11" w:rsidR="007C0D26" w:rsidRPr="007C0D26" w:rsidRDefault="007C0D26" w:rsidP="007C0D26">
      <w:pPr>
        <w:pStyle w:val="EndNoteBibliography"/>
        <w:spacing w:after="0"/>
        <w:ind w:left="720" w:hanging="720"/>
      </w:pPr>
      <w:r w:rsidRPr="007C0D26">
        <w:t xml:space="preserve">Topcu, T., &amp; Dogan, D. (2026). Playing Together: The Impact of Digital Games on Student Emotions, Social Interaction, and Classroom Dynamics. </w:t>
      </w:r>
      <w:r w:rsidRPr="007C0D26">
        <w:rPr>
          <w:i/>
        </w:rPr>
        <w:t>Journal of Learning and Teaching in Digital Age</w:t>
      </w:r>
      <w:r w:rsidRPr="007C0D26">
        <w:t>,</w:t>
      </w:r>
      <w:r w:rsidRPr="007C0D26">
        <w:rPr>
          <w:i/>
        </w:rPr>
        <w:t xml:space="preserve"> 11</w:t>
      </w:r>
      <w:r w:rsidRPr="007C0D26">
        <w:t xml:space="preserve">(3), 143-158. </w:t>
      </w:r>
      <w:hyperlink r:id="rId24" w:history="1">
        <w:r w:rsidRPr="007C0D26">
          <w:rPr>
            <w:rStyle w:val="Hyperlink"/>
          </w:rPr>
          <w:t>https://doi.org/10.53850/joltida.1803803</w:t>
        </w:r>
      </w:hyperlink>
      <w:r w:rsidRPr="007C0D26">
        <w:t xml:space="preserve"> </w:t>
      </w:r>
    </w:p>
    <w:p w14:paraId="20B0F9DC" w14:textId="6B269F29" w:rsidR="007C0D26" w:rsidRPr="007C0D26" w:rsidRDefault="007C0D26" w:rsidP="007C0D26">
      <w:pPr>
        <w:pStyle w:val="EndNoteBibliography"/>
        <w:spacing w:after="0"/>
        <w:ind w:left="720" w:hanging="720"/>
      </w:pPr>
      <w:r w:rsidRPr="007C0D26">
        <w:t xml:space="preserve">Turner, M., Beranek, P., Rogers, S. L., Nosaka, K., Girard, O., &amp; Cruickshank, T. (2021). Influence of the COVID-19 pandemic on mood and training in Australian community tennis players. </w:t>
      </w:r>
      <w:r w:rsidRPr="007C0D26">
        <w:rPr>
          <w:i/>
        </w:rPr>
        <w:t>Frontiers in Sports and Active Living</w:t>
      </w:r>
      <w:r w:rsidRPr="007C0D26">
        <w:t>,</w:t>
      </w:r>
      <w:r w:rsidRPr="007C0D26">
        <w:rPr>
          <w:i/>
        </w:rPr>
        <w:t xml:space="preserve"> 3</w:t>
      </w:r>
      <w:r w:rsidRPr="007C0D26">
        <w:t xml:space="preserve">, 589617. </w:t>
      </w:r>
      <w:hyperlink r:id="rId25" w:history="1">
        <w:r w:rsidRPr="007C0D26">
          <w:rPr>
            <w:rStyle w:val="Hyperlink"/>
          </w:rPr>
          <w:t>https://doi.org/10.3389/fspor.2021.589617</w:t>
        </w:r>
      </w:hyperlink>
      <w:r w:rsidRPr="007C0D26">
        <w:t xml:space="preserve"> </w:t>
      </w:r>
    </w:p>
    <w:p w14:paraId="199DCCD2" w14:textId="6A6E9B50" w:rsidR="007C0D26" w:rsidRPr="007C0D26" w:rsidRDefault="007C0D26" w:rsidP="007C0D26">
      <w:pPr>
        <w:pStyle w:val="EndNoteBibliography"/>
        <w:ind w:left="720" w:hanging="720"/>
      </w:pPr>
      <w:r w:rsidRPr="007C0D26">
        <w:t xml:space="preserve">Willford, J. A., Gallen, R. T., Cruz, T., Hensler, H., Khalaifa, M., Leonard, M., Wernert, E., &amp; Willard, M. (2022). Holding from afar: The protective effect of virtual reflective supervision/consultation (V-RSC) during the pandemic. </w:t>
      </w:r>
      <w:r w:rsidRPr="007C0D26">
        <w:rPr>
          <w:i/>
        </w:rPr>
        <w:t>Zero to Three</w:t>
      </w:r>
      <w:r w:rsidRPr="007C0D26">
        <w:t>,</w:t>
      </w:r>
      <w:r w:rsidRPr="007C0D26">
        <w:rPr>
          <w:i/>
        </w:rPr>
        <w:t xml:space="preserve"> 42</w:t>
      </w:r>
      <w:r w:rsidRPr="007C0D26">
        <w:t xml:space="preserve">(4), 62-71. </w:t>
      </w:r>
      <w:hyperlink r:id="rId26" w:history="1">
        <w:r w:rsidRPr="007C0D26">
          <w:rPr>
            <w:rStyle w:val="Hyperlink"/>
          </w:rPr>
          <w:t>https://www.zerotothree.org/resource/journal/holding-from-afar-the-protective-effect-of-virtual-reflective-supervision-consultation-v-rsc-during-the-pandemic/</w:t>
        </w:r>
      </w:hyperlink>
      <w:r w:rsidRPr="007C0D26">
        <w:t xml:space="preserve"> </w:t>
      </w:r>
    </w:p>
    <w:p w14:paraId="29F9DE89" w14:textId="3AACFE1F" w:rsidR="00E51497" w:rsidRDefault="00E51497">
      <w:r>
        <w:fldChar w:fldCharType="end"/>
      </w:r>
    </w:p>
    <w:sectPr w:rsidR="00E51497">
      <w:footerReference w:type="even"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70F67D" w14:textId="77777777" w:rsidR="001415BF" w:rsidRDefault="001415BF" w:rsidP="002D3F94">
      <w:pPr>
        <w:spacing w:after="0" w:line="240" w:lineRule="auto"/>
      </w:pPr>
      <w:r>
        <w:separator/>
      </w:r>
    </w:p>
  </w:endnote>
  <w:endnote w:type="continuationSeparator" w:id="0">
    <w:p w14:paraId="3CBAE9EB" w14:textId="77777777" w:rsidR="001415BF" w:rsidRDefault="001415BF" w:rsidP="002D3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DF422F" w14:textId="459CEEC2" w:rsidR="002D3F94" w:rsidRDefault="002D3F94">
    <w:pPr>
      <w:pStyle w:val="Footer"/>
    </w:pPr>
    <w:r>
      <w:rPr>
        <w:noProof/>
      </w:rPr>
      <mc:AlternateContent>
        <mc:Choice Requires="wps">
          <w:drawing>
            <wp:anchor distT="0" distB="0" distL="0" distR="0" simplePos="0" relativeHeight="251659264" behindDoc="0" locked="0" layoutInCell="1" allowOverlap="1" wp14:anchorId="30806F6E" wp14:editId="2A03EA99">
              <wp:simplePos x="635" y="635"/>
              <wp:positionH relativeFrom="page">
                <wp:align>center</wp:align>
              </wp:positionH>
              <wp:positionV relativeFrom="page">
                <wp:align>bottom</wp:align>
              </wp:positionV>
              <wp:extent cx="1628140" cy="405765"/>
              <wp:effectExtent l="0" t="0" r="10160" b="0"/>
              <wp:wrapNone/>
              <wp:docPr id="869304448" name="Text Box 2" descr="ECU Internal Informatio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28140" cy="405765"/>
                      </a:xfrm>
                      <a:prstGeom prst="rect">
                        <a:avLst/>
                      </a:prstGeom>
                      <a:noFill/>
                      <a:ln>
                        <a:noFill/>
                      </a:ln>
                    </wps:spPr>
                    <wps:txbx>
                      <w:txbxContent>
                        <w:p w14:paraId="2B6C42AB" w14:textId="73466366"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0806F6E" id="_x0000_t202" coordsize="21600,21600" o:spt="202" path="m,l,21600r21600,l21600,xe">
              <v:stroke joinstyle="miter"/>
              <v:path gradientshapeok="t" o:connecttype="rect"/>
            </v:shapetype>
            <v:shape id="Text Box 2" o:spid="_x0000_s1026" type="#_x0000_t202" alt="ECU Internal Information" style="position:absolute;margin-left:0;margin-top:0;width:128.2pt;height:31.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" filled="f" stroked="f">
              <v:textbox style="mso-fit-shape-to-text:t" inset="0,0,0,15pt">
                <w:txbxContent>
                  <w:p w14:paraId="2B6C42AB" w14:textId="73466366"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A0451" w14:textId="5021E7A4" w:rsidR="002D3F94" w:rsidRDefault="002D3F94">
    <w:pPr>
      <w:pStyle w:val="Footer"/>
    </w:pPr>
    <w:r>
      <w:rPr>
        <w:noProof/>
      </w:rPr>
      <mc:AlternateContent>
        <mc:Choice Requires="wps">
          <w:drawing>
            <wp:anchor distT="0" distB="0" distL="0" distR="0" simplePos="0" relativeHeight="251658240" behindDoc="0" locked="0" layoutInCell="1" allowOverlap="1" wp14:anchorId="3FC05A24" wp14:editId="1F3AF63C">
              <wp:simplePos x="635" y="635"/>
              <wp:positionH relativeFrom="page">
                <wp:align>center</wp:align>
              </wp:positionH>
              <wp:positionV relativeFrom="page">
                <wp:align>bottom</wp:align>
              </wp:positionV>
              <wp:extent cx="1628140" cy="405765"/>
              <wp:effectExtent l="0" t="0" r="10160" b="0"/>
              <wp:wrapNone/>
              <wp:docPr id="546806116" name="Text Box 1" descr="ECU Internal Informatio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28140" cy="405765"/>
                      </a:xfrm>
                      <a:prstGeom prst="rect">
                        <a:avLst/>
                      </a:prstGeom>
                      <a:noFill/>
                      <a:ln>
                        <a:noFill/>
                      </a:ln>
                    </wps:spPr>
                    <wps:txbx>
                      <w:txbxContent>
                        <w:p w14:paraId="0A0EC25B" w14:textId="7342E48A"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C05A24" id="_x0000_t202" coordsize="21600,21600" o:spt="202" path="m,l,21600r21600,l21600,xe">
              <v:stroke joinstyle="miter"/>
              <v:path gradientshapeok="t" o:connecttype="rect"/>
            </v:shapetype>
            <v:shape id="Text Box 1" o:spid="_x0000_s1027" type="#_x0000_t202" alt="ECU Internal Information" style="position:absolute;margin-left:0;margin-top:0;width:128.2pt;height:31.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" filled="f" stroked="f">
              <v:textbox style="mso-fit-shape-to-text:t" inset="0,0,0,15pt">
                <w:txbxContent>
                  <w:p w14:paraId="0A0EC25B" w14:textId="7342E48A" w:rsidR="002D3F94" w:rsidRPr="002D3F94" w:rsidRDefault="002D3F94" w:rsidP="002D3F94">
                    <w:pPr>
                      <w:spacing w:after="0"/>
                      <w:rPr>
                        <w:rFonts w:ascii="Aptos" w:eastAsia="Aptos" w:hAnsi="Aptos" w:cs="Aptos"/>
                        <w:noProof/>
                        <w:color w:val="000000"/>
                      </w:rPr>
                    </w:pPr>
                    <w:r w:rsidRPr="002D3F94">
                      <w:rPr>
                        <w:rFonts w:ascii="Aptos" w:eastAsia="Aptos" w:hAnsi="Aptos" w:cs="Aptos"/>
                        <w:noProof/>
                        <w:color w:val="000000"/>
                      </w:rPr>
                      <w:t>ECU Internal Information</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8ED20" w14:textId="77777777" w:rsidR="001415BF" w:rsidRDefault="001415BF" w:rsidP="002D3F94">
      <w:pPr>
        <w:spacing w:after="0" w:line="240" w:lineRule="auto"/>
      </w:pPr>
      <w:r>
        <w:separator/>
      </w:r>
    </w:p>
  </w:footnote>
  <w:footnote w:type="continuationSeparator" w:id="0">
    <w:p w14:paraId="39593BF6" w14:textId="77777777" w:rsidR="001415BF" w:rsidRDefault="001415BF" w:rsidP="002D3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2139D"/>
    <w:multiLevelType w:val="multilevel"/>
    <w:tmpl w:val="5AE6BC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60029"/>
    <w:multiLevelType w:val="multilevel"/>
    <w:tmpl w:val="A1D012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537911"/>
    <w:multiLevelType w:val="multilevel"/>
    <w:tmpl w:val="A23C89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765CD3"/>
    <w:multiLevelType w:val="multilevel"/>
    <w:tmpl w:val="92BCB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F64751"/>
    <w:multiLevelType w:val="multilevel"/>
    <w:tmpl w:val="710C6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4A67BE"/>
    <w:multiLevelType w:val="multilevel"/>
    <w:tmpl w:val="6EBA4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F8271F"/>
    <w:multiLevelType w:val="multilevel"/>
    <w:tmpl w:val="12964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6732FC"/>
    <w:multiLevelType w:val="multilevel"/>
    <w:tmpl w:val="362217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CE3950"/>
    <w:multiLevelType w:val="multilevel"/>
    <w:tmpl w:val="F7900B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1B79BB"/>
    <w:multiLevelType w:val="multilevel"/>
    <w:tmpl w:val="8D78D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2E77CE"/>
    <w:multiLevelType w:val="multilevel"/>
    <w:tmpl w:val="BD6667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537E4D"/>
    <w:multiLevelType w:val="multilevel"/>
    <w:tmpl w:val="4C6AF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C5770B"/>
    <w:multiLevelType w:val="multilevel"/>
    <w:tmpl w:val="60E00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B207D2"/>
    <w:multiLevelType w:val="multilevel"/>
    <w:tmpl w:val="4EFC9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0E7A97"/>
    <w:multiLevelType w:val="multilevel"/>
    <w:tmpl w:val="AAF04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651533"/>
    <w:multiLevelType w:val="multilevel"/>
    <w:tmpl w:val="DA0A35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BC768D"/>
    <w:multiLevelType w:val="multilevel"/>
    <w:tmpl w:val="97CCE0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48137D"/>
    <w:multiLevelType w:val="multilevel"/>
    <w:tmpl w:val="B90CB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172CB"/>
    <w:multiLevelType w:val="multilevel"/>
    <w:tmpl w:val="35DA6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ED50EF"/>
    <w:multiLevelType w:val="multilevel"/>
    <w:tmpl w:val="56F69F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60F1FE6"/>
    <w:multiLevelType w:val="multilevel"/>
    <w:tmpl w:val="D6FC0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A3643C"/>
    <w:multiLevelType w:val="multilevel"/>
    <w:tmpl w:val="45A2B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8B0625"/>
    <w:multiLevelType w:val="multilevel"/>
    <w:tmpl w:val="EC562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F12FF0"/>
    <w:multiLevelType w:val="multilevel"/>
    <w:tmpl w:val="ABC658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D60F91"/>
    <w:multiLevelType w:val="multilevel"/>
    <w:tmpl w:val="9F54C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D9184C"/>
    <w:multiLevelType w:val="multilevel"/>
    <w:tmpl w:val="A39C48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CB218DB"/>
    <w:multiLevelType w:val="multilevel"/>
    <w:tmpl w:val="8028DF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D45A28"/>
    <w:multiLevelType w:val="multilevel"/>
    <w:tmpl w:val="127807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AE4EB6"/>
    <w:multiLevelType w:val="multilevel"/>
    <w:tmpl w:val="A154C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938768C"/>
    <w:multiLevelType w:val="multilevel"/>
    <w:tmpl w:val="6B46CE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D746F41"/>
    <w:multiLevelType w:val="multilevel"/>
    <w:tmpl w:val="AEA6B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E495DB7"/>
    <w:multiLevelType w:val="multilevel"/>
    <w:tmpl w:val="20CC9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E872125"/>
    <w:multiLevelType w:val="multilevel"/>
    <w:tmpl w:val="7A0ED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B5140F"/>
    <w:multiLevelType w:val="multilevel"/>
    <w:tmpl w:val="77C66A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6F7489"/>
    <w:multiLevelType w:val="multilevel"/>
    <w:tmpl w:val="FFF63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963628"/>
    <w:multiLevelType w:val="multilevel"/>
    <w:tmpl w:val="B6321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B6021E"/>
    <w:multiLevelType w:val="multilevel"/>
    <w:tmpl w:val="AA3E8A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A23073E"/>
    <w:multiLevelType w:val="multilevel"/>
    <w:tmpl w:val="2F8EE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F86681"/>
    <w:multiLevelType w:val="multilevel"/>
    <w:tmpl w:val="55FC2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0C2791"/>
    <w:multiLevelType w:val="multilevel"/>
    <w:tmpl w:val="32DEFB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D9612F"/>
    <w:multiLevelType w:val="multilevel"/>
    <w:tmpl w:val="197E5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2C2BE9"/>
    <w:multiLevelType w:val="multilevel"/>
    <w:tmpl w:val="844023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3B25526"/>
    <w:multiLevelType w:val="multilevel"/>
    <w:tmpl w:val="B7A85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46940E1"/>
    <w:multiLevelType w:val="multilevel"/>
    <w:tmpl w:val="575607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50503BD"/>
    <w:multiLevelType w:val="multilevel"/>
    <w:tmpl w:val="2D522B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6B669ED"/>
    <w:multiLevelType w:val="multilevel"/>
    <w:tmpl w:val="0204B0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4472E2"/>
    <w:multiLevelType w:val="multilevel"/>
    <w:tmpl w:val="3CA86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153558"/>
    <w:multiLevelType w:val="multilevel"/>
    <w:tmpl w:val="6E38E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9652530">
    <w:abstractNumId w:val="24"/>
  </w:num>
  <w:num w:numId="2" w16cid:durableId="781338145">
    <w:abstractNumId w:val="14"/>
  </w:num>
  <w:num w:numId="3" w16cid:durableId="174654256">
    <w:abstractNumId w:val="9"/>
  </w:num>
  <w:num w:numId="4" w16cid:durableId="1247878990">
    <w:abstractNumId w:val="40"/>
  </w:num>
  <w:num w:numId="5" w16cid:durableId="1120949922">
    <w:abstractNumId w:val="42"/>
  </w:num>
  <w:num w:numId="6" w16cid:durableId="645478401">
    <w:abstractNumId w:val="27"/>
  </w:num>
  <w:num w:numId="7" w16cid:durableId="555312761">
    <w:abstractNumId w:val="37"/>
  </w:num>
  <w:num w:numId="8" w16cid:durableId="12734545">
    <w:abstractNumId w:val="1"/>
  </w:num>
  <w:num w:numId="9" w16cid:durableId="158810900">
    <w:abstractNumId w:val="44"/>
  </w:num>
  <w:num w:numId="10" w16cid:durableId="1321541971">
    <w:abstractNumId w:val="31"/>
  </w:num>
  <w:num w:numId="11" w16cid:durableId="2001108854">
    <w:abstractNumId w:val="10"/>
  </w:num>
  <w:num w:numId="12" w16cid:durableId="119884292">
    <w:abstractNumId w:val="8"/>
  </w:num>
  <w:num w:numId="13" w16cid:durableId="1381053404">
    <w:abstractNumId w:val="19"/>
  </w:num>
  <w:num w:numId="14" w16cid:durableId="1047293627">
    <w:abstractNumId w:val="16"/>
  </w:num>
  <w:num w:numId="15" w16cid:durableId="184097872">
    <w:abstractNumId w:val="22"/>
  </w:num>
  <w:num w:numId="16" w16cid:durableId="1936816607">
    <w:abstractNumId w:val="35"/>
  </w:num>
  <w:num w:numId="17" w16cid:durableId="1462264812">
    <w:abstractNumId w:val="17"/>
  </w:num>
  <w:num w:numId="18" w16cid:durableId="1612084884">
    <w:abstractNumId w:val="0"/>
  </w:num>
  <w:num w:numId="19" w16cid:durableId="456603925">
    <w:abstractNumId w:val="33"/>
  </w:num>
  <w:num w:numId="20" w16cid:durableId="1818179759">
    <w:abstractNumId w:val="23"/>
  </w:num>
  <w:num w:numId="21" w16cid:durableId="149953366">
    <w:abstractNumId w:val="39"/>
  </w:num>
  <w:num w:numId="22" w16cid:durableId="1137454624">
    <w:abstractNumId w:val="41"/>
  </w:num>
  <w:num w:numId="23" w16cid:durableId="2035030470">
    <w:abstractNumId w:val="6"/>
  </w:num>
  <w:num w:numId="24" w16cid:durableId="457067412">
    <w:abstractNumId w:val="4"/>
  </w:num>
  <w:num w:numId="25" w16cid:durableId="1305966393">
    <w:abstractNumId w:val="45"/>
  </w:num>
  <w:num w:numId="26" w16cid:durableId="751006040">
    <w:abstractNumId w:val="45"/>
    <w:lvlOverride w:ilvl="1">
      <w:lvl w:ilvl="1">
        <w:numFmt w:val="decimal"/>
        <w:lvlText w:val="%2."/>
        <w:lvlJc w:val="left"/>
      </w:lvl>
    </w:lvlOverride>
  </w:num>
  <w:num w:numId="27" w16cid:durableId="148713834">
    <w:abstractNumId w:val="2"/>
  </w:num>
  <w:num w:numId="28" w16cid:durableId="332034094">
    <w:abstractNumId w:val="26"/>
  </w:num>
  <w:num w:numId="29" w16cid:durableId="1023214061">
    <w:abstractNumId w:val="29"/>
  </w:num>
  <w:num w:numId="30" w16cid:durableId="1790123641">
    <w:abstractNumId w:val="43"/>
  </w:num>
  <w:num w:numId="31" w16cid:durableId="1424033911">
    <w:abstractNumId w:val="25"/>
  </w:num>
  <w:num w:numId="32" w16cid:durableId="1239553968">
    <w:abstractNumId w:val="34"/>
  </w:num>
  <w:num w:numId="33" w16cid:durableId="573734775">
    <w:abstractNumId w:val="30"/>
  </w:num>
  <w:num w:numId="34" w16cid:durableId="951865057">
    <w:abstractNumId w:val="28"/>
  </w:num>
  <w:num w:numId="35" w16cid:durableId="1433277795">
    <w:abstractNumId w:val="7"/>
  </w:num>
  <w:num w:numId="36" w16cid:durableId="2144737742">
    <w:abstractNumId w:val="15"/>
  </w:num>
  <w:num w:numId="37" w16cid:durableId="662319637">
    <w:abstractNumId w:val="21"/>
  </w:num>
  <w:num w:numId="38" w16cid:durableId="1043334761">
    <w:abstractNumId w:val="5"/>
  </w:num>
  <w:num w:numId="39" w16cid:durableId="2004041352">
    <w:abstractNumId w:val="3"/>
  </w:num>
  <w:num w:numId="40" w16cid:durableId="2126774716">
    <w:abstractNumId w:val="13"/>
  </w:num>
  <w:num w:numId="41" w16cid:durableId="1696274070">
    <w:abstractNumId w:val="18"/>
  </w:num>
  <w:num w:numId="42" w16cid:durableId="943850337">
    <w:abstractNumId w:val="20"/>
  </w:num>
  <w:num w:numId="43" w16cid:durableId="1987321630">
    <w:abstractNumId w:val="36"/>
  </w:num>
  <w:num w:numId="44" w16cid:durableId="2104259802">
    <w:abstractNumId w:val="38"/>
  </w:num>
  <w:num w:numId="45" w16cid:durableId="894974583">
    <w:abstractNumId w:val="11"/>
  </w:num>
  <w:num w:numId="46" w16cid:durableId="702874132">
    <w:abstractNumId w:val="32"/>
  </w:num>
  <w:num w:numId="47" w16cid:durableId="1823959898">
    <w:abstractNumId w:val="46"/>
  </w:num>
  <w:num w:numId="48" w16cid:durableId="1177308848">
    <w:abstractNumId w:val="12"/>
  </w:num>
  <w:num w:numId="49" w16cid:durableId="1119181232">
    <w:abstractNumId w:val="4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rtstvyrszt2edv9m55z9zzrx5zd9e5srt&quot;&gt;bees_endnote&lt;record-ids&gt;&lt;item&gt;1&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1&lt;/item&gt;&lt;item&gt;22&lt;/item&gt;&lt;/record-ids&gt;&lt;/item&gt;&lt;/Libraries&gt;"/>
  </w:docVars>
  <w:rsids>
    <w:rsidRoot w:val="008207F9"/>
    <w:rsid w:val="000A6C47"/>
    <w:rsid w:val="000E5A18"/>
    <w:rsid w:val="00124AC1"/>
    <w:rsid w:val="001415BF"/>
    <w:rsid w:val="00262BDF"/>
    <w:rsid w:val="002D3F94"/>
    <w:rsid w:val="0034627F"/>
    <w:rsid w:val="003B3E4C"/>
    <w:rsid w:val="00403FEA"/>
    <w:rsid w:val="00452932"/>
    <w:rsid w:val="004F4B41"/>
    <w:rsid w:val="00645B51"/>
    <w:rsid w:val="007228B7"/>
    <w:rsid w:val="007C0D26"/>
    <w:rsid w:val="007F1460"/>
    <w:rsid w:val="0080419D"/>
    <w:rsid w:val="008207F9"/>
    <w:rsid w:val="008D4D8A"/>
    <w:rsid w:val="0093184B"/>
    <w:rsid w:val="009D0FAE"/>
    <w:rsid w:val="009D52B0"/>
    <w:rsid w:val="00A068A7"/>
    <w:rsid w:val="00A93F04"/>
    <w:rsid w:val="00AA17AA"/>
    <w:rsid w:val="00AF11C0"/>
    <w:rsid w:val="00B61469"/>
    <w:rsid w:val="00BA4BDD"/>
    <w:rsid w:val="00BE047A"/>
    <w:rsid w:val="00C53E69"/>
    <w:rsid w:val="00D25E70"/>
    <w:rsid w:val="00E51497"/>
    <w:rsid w:val="00F74F8B"/>
    <w:rsid w:val="00FA6F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775F91"/>
  <w15:chartTrackingRefBased/>
  <w15:docId w15:val="{B7A6A987-F0ED-43D4-A0C4-A6F098B37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7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07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07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07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07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07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7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7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7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7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07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07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07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07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07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7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7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7F9"/>
    <w:rPr>
      <w:rFonts w:eastAsiaTheme="majorEastAsia" w:cstheme="majorBidi"/>
      <w:color w:val="272727" w:themeColor="text1" w:themeTint="D8"/>
    </w:rPr>
  </w:style>
  <w:style w:type="paragraph" w:styleId="Title">
    <w:name w:val="Title"/>
    <w:basedOn w:val="Normal"/>
    <w:next w:val="Normal"/>
    <w:link w:val="TitleChar"/>
    <w:uiPriority w:val="10"/>
    <w:qFormat/>
    <w:rsid w:val="008207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7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7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7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7F9"/>
    <w:pPr>
      <w:spacing w:before="160"/>
      <w:jc w:val="center"/>
    </w:pPr>
    <w:rPr>
      <w:i/>
      <w:iCs/>
      <w:color w:val="404040" w:themeColor="text1" w:themeTint="BF"/>
    </w:rPr>
  </w:style>
  <w:style w:type="character" w:customStyle="1" w:styleId="QuoteChar">
    <w:name w:val="Quote Char"/>
    <w:basedOn w:val="DefaultParagraphFont"/>
    <w:link w:val="Quote"/>
    <w:uiPriority w:val="29"/>
    <w:rsid w:val="008207F9"/>
    <w:rPr>
      <w:i/>
      <w:iCs/>
      <w:color w:val="404040" w:themeColor="text1" w:themeTint="BF"/>
    </w:rPr>
  </w:style>
  <w:style w:type="paragraph" w:styleId="ListParagraph">
    <w:name w:val="List Paragraph"/>
    <w:basedOn w:val="Normal"/>
    <w:uiPriority w:val="34"/>
    <w:qFormat/>
    <w:rsid w:val="008207F9"/>
    <w:pPr>
      <w:ind w:left="720"/>
      <w:contextualSpacing/>
    </w:pPr>
  </w:style>
  <w:style w:type="character" w:styleId="IntenseEmphasis">
    <w:name w:val="Intense Emphasis"/>
    <w:basedOn w:val="DefaultParagraphFont"/>
    <w:uiPriority w:val="21"/>
    <w:qFormat/>
    <w:rsid w:val="008207F9"/>
    <w:rPr>
      <w:i/>
      <w:iCs/>
      <w:color w:val="0F4761" w:themeColor="accent1" w:themeShade="BF"/>
    </w:rPr>
  </w:style>
  <w:style w:type="paragraph" w:styleId="IntenseQuote">
    <w:name w:val="Intense Quote"/>
    <w:basedOn w:val="Normal"/>
    <w:next w:val="Normal"/>
    <w:link w:val="IntenseQuoteChar"/>
    <w:uiPriority w:val="30"/>
    <w:qFormat/>
    <w:rsid w:val="008207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07F9"/>
    <w:rPr>
      <w:i/>
      <w:iCs/>
      <w:color w:val="0F4761" w:themeColor="accent1" w:themeShade="BF"/>
    </w:rPr>
  </w:style>
  <w:style w:type="character" w:styleId="IntenseReference">
    <w:name w:val="Intense Reference"/>
    <w:basedOn w:val="DefaultParagraphFont"/>
    <w:uiPriority w:val="32"/>
    <w:qFormat/>
    <w:rsid w:val="008207F9"/>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5149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51497"/>
    <w:rPr>
      <w:rFonts w:ascii="Aptos" w:hAnsi="Aptos"/>
      <w:noProof/>
      <w:lang w:val="en-US"/>
    </w:rPr>
  </w:style>
  <w:style w:type="paragraph" w:customStyle="1" w:styleId="EndNoteBibliography">
    <w:name w:val="EndNote Bibliography"/>
    <w:basedOn w:val="Normal"/>
    <w:link w:val="EndNoteBibliographyChar"/>
    <w:rsid w:val="00E5149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E51497"/>
    <w:rPr>
      <w:rFonts w:ascii="Aptos" w:hAnsi="Aptos"/>
      <w:noProof/>
      <w:lang w:val="en-US"/>
    </w:rPr>
  </w:style>
  <w:style w:type="character" w:styleId="Hyperlink">
    <w:name w:val="Hyperlink"/>
    <w:basedOn w:val="DefaultParagraphFont"/>
    <w:uiPriority w:val="99"/>
    <w:unhideWhenUsed/>
    <w:rsid w:val="00E51497"/>
    <w:rPr>
      <w:color w:val="467886" w:themeColor="hyperlink"/>
      <w:u w:val="single"/>
    </w:rPr>
  </w:style>
  <w:style w:type="character" w:styleId="UnresolvedMention">
    <w:name w:val="Unresolved Mention"/>
    <w:basedOn w:val="DefaultParagraphFont"/>
    <w:uiPriority w:val="99"/>
    <w:semiHidden/>
    <w:unhideWhenUsed/>
    <w:rsid w:val="00E51497"/>
    <w:rPr>
      <w:color w:val="605E5C"/>
      <w:shd w:val="clear" w:color="auto" w:fill="E1DFDD"/>
    </w:rPr>
  </w:style>
  <w:style w:type="paragraph" w:styleId="Footer">
    <w:name w:val="footer"/>
    <w:basedOn w:val="Normal"/>
    <w:link w:val="FooterChar"/>
    <w:uiPriority w:val="99"/>
    <w:unhideWhenUsed/>
    <w:rsid w:val="002D3F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F94"/>
  </w:style>
  <w:style w:type="paragraph" w:styleId="Header">
    <w:name w:val="header"/>
    <w:basedOn w:val="Normal"/>
    <w:link w:val="HeaderChar"/>
    <w:uiPriority w:val="99"/>
    <w:unhideWhenUsed/>
    <w:rsid w:val="008D4D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4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217750">
      <w:bodyDiv w:val="1"/>
      <w:marLeft w:val="0"/>
      <w:marRight w:val="0"/>
      <w:marTop w:val="0"/>
      <w:marBottom w:val="0"/>
      <w:divBdr>
        <w:top w:val="none" w:sz="0" w:space="0" w:color="auto"/>
        <w:left w:val="none" w:sz="0" w:space="0" w:color="auto"/>
        <w:bottom w:val="none" w:sz="0" w:space="0" w:color="auto"/>
        <w:right w:val="none" w:sz="0" w:space="0" w:color="auto"/>
      </w:divBdr>
    </w:div>
    <w:div w:id="110514752">
      <w:bodyDiv w:val="1"/>
      <w:marLeft w:val="0"/>
      <w:marRight w:val="0"/>
      <w:marTop w:val="0"/>
      <w:marBottom w:val="0"/>
      <w:divBdr>
        <w:top w:val="none" w:sz="0" w:space="0" w:color="auto"/>
        <w:left w:val="none" w:sz="0" w:space="0" w:color="auto"/>
        <w:bottom w:val="none" w:sz="0" w:space="0" w:color="auto"/>
        <w:right w:val="none" w:sz="0" w:space="0" w:color="auto"/>
      </w:divBdr>
    </w:div>
    <w:div w:id="232128629">
      <w:bodyDiv w:val="1"/>
      <w:marLeft w:val="0"/>
      <w:marRight w:val="0"/>
      <w:marTop w:val="0"/>
      <w:marBottom w:val="0"/>
      <w:divBdr>
        <w:top w:val="none" w:sz="0" w:space="0" w:color="auto"/>
        <w:left w:val="none" w:sz="0" w:space="0" w:color="auto"/>
        <w:bottom w:val="none" w:sz="0" w:space="0" w:color="auto"/>
        <w:right w:val="none" w:sz="0" w:space="0" w:color="auto"/>
      </w:divBdr>
      <w:divsChild>
        <w:div w:id="1157844815">
          <w:marLeft w:val="0"/>
          <w:marRight w:val="0"/>
          <w:marTop w:val="0"/>
          <w:marBottom w:val="0"/>
          <w:divBdr>
            <w:top w:val="none" w:sz="0" w:space="0" w:color="auto"/>
            <w:left w:val="none" w:sz="0" w:space="0" w:color="auto"/>
            <w:bottom w:val="none" w:sz="0" w:space="0" w:color="auto"/>
            <w:right w:val="none" w:sz="0" w:space="0" w:color="auto"/>
          </w:divBdr>
        </w:div>
        <w:div w:id="652485368">
          <w:marLeft w:val="0"/>
          <w:marRight w:val="0"/>
          <w:marTop w:val="0"/>
          <w:marBottom w:val="0"/>
          <w:divBdr>
            <w:top w:val="none" w:sz="0" w:space="0" w:color="auto"/>
            <w:left w:val="none" w:sz="0" w:space="0" w:color="auto"/>
            <w:bottom w:val="none" w:sz="0" w:space="0" w:color="auto"/>
            <w:right w:val="none" w:sz="0" w:space="0" w:color="auto"/>
          </w:divBdr>
        </w:div>
        <w:div w:id="96869422">
          <w:marLeft w:val="0"/>
          <w:marRight w:val="0"/>
          <w:marTop w:val="0"/>
          <w:marBottom w:val="0"/>
          <w:divBdr>
            <w:top w:val="none" w:sz="0" w:space="0" w:color="auto"/>
            <w:left w:val="none" w:sz="0" w:space="0" w:color="auto"/>
            <w:bottom w:val="none" w:sz="0" w:space="0" w:color="auto"/>
            <w:right w:val="none" w:sz="0" w:space="0" w:color="auto"/>
          </w:divBdr>
        </w:div>
        <w:div w:id="581960464">
          <w:marLeft w:val="0"/>
          <w:marRight w:val="0"/>
          <w:marTop w:val="0"/>
          <w:marBottom w:val="0"/>
          <w:divBdr>
            <w:top w:val="none" w:sz="0" w:space="0" w:color="auto"/>
            <w:left w:val="none" w:sz="0" w:space="0" w:color="auto"/>
            <w:bottom w:val="none" w:sz="0" w:space="0" w:color="auto"/>
            <w:right w:val="none" w:sz="0" w:space="0" w:color="auto"/>
          </w:divBdr>
        </w:div>
        <w:div w:id="256906497">
          <w:marLeft w:val="0"/>
          <w:marRight w:val="0"/>
          <w:marTop w:val="0"/>
          <w:marBottom w:val="0"/>
          <w:divBdr>
            <w:top w:val="none" w:sz="0" w:space="0" w:color="auto"/>
            <w:left w:val="none" w:sz="0" w:space="0" w:color="auto"/>
            <w:bottom w:val="none" w:sz="0" w:space="0" w:color="auto"/>
            <w:right w:val="none" w:sz="0" w:space="0" w:color="auto"/>
          </w:divBdr>
        </w:div>
        <w:div w:id="1568489285">
          <w:marLeft w:val="0"/>
          <w:marRight w:val="0"/>
          <w:marTop w:val="0"/>
          <w:marBottom w:val="0"/>
          <w:divBdr>
            <w:top w:val="none" w:sz="0" w:space="0" w:color="auto"/>
            <w:left w:val="none" w:sz="0" w:space="0" w:color="auto"/>
            <w:bottom w:val="none" w:sz="0" w:space="0" w:color="auto"/>
            <w:right w:val="none" w:sz="0" w:space="0" w:color="auto"/>
          </w:divBdr>
        </w:div>
        <w:div w:id="1129973504">
          <w:marLeft w:val="0"/>
          <w:marRight w:val="0"/>
          <w:marTop w:val="0"/>
          <w:marBottom w:val="0"/>
          <w:divBdr>
            <w:top w:val="none" w:sz="0" w:space="0" w:color="auto"/>
            <w:left w:val="none" w:sz="0" w:space="0" w:color="auto"/>
            <w:bottom w:val="none" w:sz="0" w:space="0" w:color="auto"/>
            <w:right w:val="none" w:sz="0" w:space="0" w:color="auto"/>
          </w:divBdr>
        </w:div>
        <w:div w:id="621228953">
          <w:marLeft w:val="0"/>
          <w:marRight w:val="0"/>
          <w:marTop w:val="0"/>
          <w:marBottom w:val="0"/>
          <w:divBdr>
            <w:top w:val="none" w:sz="0" w:space="0" w:color="auto"/>
            <w:left w:val="none" w:sz="0" w:space="0" w:color="auto"/>
            <w:bottom w:val="none" w:sz="0" w:space="0" w:color="auto"/>
            <w:right w:val="none" w:sz="0" w:space="0" w:color="auto"/>
          </w:divBdr>
        </w:div>
        <w:div w:id="251815844">
          <w:marLeft w:val="0"/>
          <w:marRight w:val="0"/>
          <w:marTop w:val="0"/>
          <w:marBottom w:val="0"/>
          <w:divBdr>
            <w:top w:val="none" w:sz="0" w:space="0" w:color="auto"/>
            <w:left w:val="none" w:sz="0" w:space="0" w:color="auto"/>
            <w:bottom w:val="none" w:sz="0" w:space="0" w:color="auto"/>
            <w:right w:val="none" w:sz="0" w:space="0" w:color="auto"/>
          </w:divBdr>
        </w:div>
        <w:div w:id="634870679">
          <w:marLeft w:val="0"/>
          <w:marRight w:val="0"/>
          <w:marTop w:val="0"/>
          <w:marBottom w:val="0"/>
          <w:divBdr>
            <w:top w:val="none" w:sz="0" w:space="0" w:color="auto"/>
            <w:left w:val="none" w:sz="0" w:space="0" w:color="auto"/>
            <w:bottom w:val="none" w:sz="0" w:space="0" w:color="auto"/>
            <w:right w:val="none" w:sz="0" w:space="0" w:color="auto"/>
          </w:divBdr>
        </w:div>
        <w:div w:id="1238788114">
          <w:marLeft w:val="0"/>
          <w:marRight w:val="0"/>
          <w:marTop w:val="0"/>
          <w:marBottom w:val="0"/>
          <w:divBdr>
            <w:top w:val="none" w:sz="0" w:space="0" w:color="auto"/>
            <w:left w:val="none" w:sz="0" w:space="0" w:color="auto"/>
            <w:bottom w:val="none" w:sz="0" w:space="0" w:color="auto"/>
            <w:right w:val="none" w:sz="0" w:space="0" w:color="auto"/>
          </w:divBdr>
        </w:div>
        <w:div w:id="824660032">
          <w:marLeft w:val="0"/>
          <w:marRight w:val="0"/>
          <w:marTop w:val="0"/>
          <w:marBottom w:val="0"/>
          <w:divBdr>
            <w:top w:val="none" w:sz="0" w:space="0" w:color="auto"/>
            <w:left w:val="none" w:sz="0" w:space="0" w:color="auto"/>
            <w:bottom w:val="none" w:sz="0" w:space="0" w:color="auto"/>
            <w:right w:val="none" w:sz="0" w:space="0" w:color="auto"/>
          </w:divBdr>
        </w:div>
        <w:div w:id="882986809">
          <w:marLeft w:val="0"/>
          <w:marRight w:val="0"/>
          <w:marTop w:val="0"/>
          <w:marBottom w:val="0"/>
          <w:divBdr>
            <w:top w:val="none" w:sz="0" w:space="0" w:color="auto"/>
            <w:left w:val="none" w:sz="0" w:space="0" w:color="auto"/>
            <w:bottom w:val="none" w:sz="0" w:space="0" w:color="auto"/>
            <w:right w:val="none" w:sz="0" w:space="0" w:color="auto"/>
          </w:divBdr>
        </w:div>
        <w:div w:id="1859812174">
          <w:marLeft w:val="0"/>
          <w:marRight w:val="0"/>
          <w:marTop w:val="0"/>
          <w:marBottom w:val="0"/>
          <w:divBdr>
            <w:top w:val="none" w:sz="0" w:space="0" w:color="auto"/>
            <w:left w:val="none" w:sz="0" w:space="0" w:color="auto"/>
            <w:bottom w:val="none" w:sz="0" w:space="0" w:color="auto"/>
            <w:right w:val="none" w:sz="0" w:space="0" w:color="auto"/>
          </w:divBdr>
        </w:div>
        <w:div w:id="176962924">
          <w:marLeft w:val="0"/>
          <w:marRight w:val="0"/>
          <w:marTop w:val="0"/>
          <w:marBottom w:val="0"/>
          <w:divBdr>
            <w:top w:val="none" w:sz="0" w:space="0" w:color="auto"/>
            <w:left w:val="none" w:sz="0" w:space="0" w:color="auto"/>
            <w:bottom w:val="none" w:sz="0" w:space="0" w:color="auto"/>
            <w:right w:val="none" w:sz="0" w:space="0" w:color="auto"/>
          </w:divBdr>
        </w:div>
        <w:div w:id="58599211">
          <w:marLeft w:val="0"/>
          <w:marRight w:val="0"/>
          <w:marTop w:val="0"/>
          <w:marBottom w:val="0"/>
          <w:divBdr>
            <w:top w:val="none" w:sz="0" w:space="0" w:color="auto"/>
            <w:left w:val="none" w:sz="0" w:space="0" w:color="auto"/>
            <w:bottom w:val="none" w:sz="0" w:space="0" w:color="auto"/>
            <w:right w:val="none" w:sz="0" w:space="0" w:color="auto"/>
          </w:divBdr>
        </w:div>
        <w:div w:id="1071077221">
          <w:marLeft w:val="0"/>
          <w:marRight w:val="0"/>
          <w:marTop w:val="0"/>
          <w:marBottom w:val="0"/>
          <w:divBdr>
            <w:top w:val="none" w:sz="0" w:space="0" w:color="auto"/>
            <w:left w:val="none" w:sz="0" w:space="0" w:color="auto"/>
            <w:bottom w:val="none" w:sz="0" w:space="0" w:color="auto"/>
            <w:right w:val="none" w:sz="0" w:space="0" w:color="auto"/>
          </w:divBdr>
        </w:div>
        <w:div w:id="1769538362">
          <w:marLeft w:val="0"/>
          <w:marRight w:val="0"/>
          <w:marTop w:val="0"/>
          <w:marBottom w:val="0"/>
          <w:divBdr>
            <w:top w:val="none" w:sz="0" w:space="0" w:color="auto"/>
            <w:left w:val="none" w:sz="0" w:space="0" w:color="auto"/>
            <w:bottom w:val="none" w:sz="0" w:space="0" w:color="auto"/>
            <w:right w:val="none" w:sz="0" w:space="0" w:color="auto"/>
          </w:divBdr>
        </w:div>
        <w:div w:id="1537696746">
          <w:marLeft w:val="0"/>
          <w:marRight w:val="0"/>
          <w:marTop w:val="0"/>
          <w:marBottom w:val="0"/>
          <w:divBdr>
            <w:top w:val="none" w:sz="0" w:space="0" w:color="auto"/>
            <w:left w:val="none" w:sz="0" w:space="0" w:color="auto"/>
            <w:bottom w:val="none" w:sz="0" w:space="0" w:color="auto"/>
            <w:right w:val="none" w:sz="0" w:space="0" w:color="auto"/>
          </w:divBdr>
        </w:div>
        <w:div w:id="773214046">
          <w:marLeft w:val="0"/>
          <w:marRight w:val="0"/>
          <w:marTop w:val="0"/>
          <w:marBottom w:val="0"/>
          <w:divBdr>
            <w:top w:val="none" w:sz="0" w:space="0" w:color="auto"/>
            <w:left w:val="none" w:sz="0" w:space="0" w:color="auto"/>
            <w:bottom w:val="none" w:sz="0" w:space="0" w:color="auto"/>
            <w:right w:val="none" w:sz="0" w:space="0" w:color="auto"/>
          </w:divBdr>
        </w:div>
        <w:div w:id="1754353498">
          <w:marLeft w:val="0"/>
          <w:marRight w:val="0"/>
          <w:marTop w:val="0"/>
          <w:marBottom w:val="0"/>
          <w:divBdr>
            <w:top w:val="none" w:sz="0" w:space="0" w:color="auto"/>
            <w:left w:val="none" w:sz="0" w:space="0" w:color="auto"/>
            <w:bottom w:val="none" w:sz="0" w:space="0" w:color="auto"/>
            <w:right w:val="none" w:sz="0" w:space="0" w:color="auto"/>
          </w:divBdr>
        </w:div>
        <w:div w:id="1072192629">
          <w:marLeft w:val="0"/>
          <w:marRight w:val="0"/>
          <w:marTop w:val="0"/>
          <w:marBottom w:val="0"/>
          <w:divBdr>
            <w:top w:val="none" w:sz="0" w:space="0" w:color="auto"/>
            <w:left w:val="none" w:sz="0" w:space="0" w:color="auto"/>
            <w:bottom w:val="none" w:sz="0" w:space="0" w:color="auto"/>
            <w:right w:val="none" w:sz="0" w:space="0" w:color="auto"/>
          </w:divBdr>
        </w:div>
        <w:div w:id="147987287">
          <w:marLeft w:val="0"/>
          <w:marRight w:val="0"/>
          <w:marTop w:val="0"/>
          <w:marBottom w:val="0"/>
          <w:divBdr>
            <w:top w:val="none" w:sz="0" w:space="0" w:color="auto"/>
            <w:left w:val="none" w:sz="0" w:space="0" w:color="auto"/>
            <w:bottom w:val="none" w:sz="0" w:space="0" w:color="auto"/>
            <w:right w:val="none" w:sz="0" w:space="0" w:color="auto"/>
          </w:divBdr>
        </w:div>
        <w:div w:id="1482817653">
          <w:marLeft w:val="0"/>
          <w:marRight w:val="0"/>
          <w:marTop w:val="0"/>
          <w:marBottom w:val="0"/>
          <w:divBdr>
            <w:top w:val="none" w:sz="0" w:space="0" w:color="auto"/>
            <w:left w:val="none" w:sz="0" w:space="0" w:color="auto"/>
            <w:bottom w:val="none" w:sz="0" w:space="0" w:color="auto"/>
            <w:right w:val="none" w:sz="0" w:space="0" w:color="auto"/>
          </w:divBdr>
        </w:div>
        <w:div w:id="584610572">
          <w:marLeft w:val="0"/>
          <w:marRight w:val="0"/>
          <w:marTop w:val="0"/>
          <w:marBottom w:val="0"/>
          <w:divBdr>
            <w:top w:val="none" w:sz="0" w:space="0" w:color="auto"/>
            <w:left w:val="none" w:sz="0" w:space="0" w:color="auto"/>
            <w:bottom w:val="none" w:sz="0" w:space="0" w:color="auto"/>
            <w:right w:val="none" w:sz="0" w:space="0" w:color="auto"/>
          </w:divBdr>
        </w:div>
        <w:div w:id="988097732">
          <w:marLeft w:val="0"/>
          <w:marRight w:val="0"/>
          <w:marTop w:val="0"/>
          <w:marBottom w:val="0"/>
          <w:divBdr>
            <w:top w:val="none" w:sz="0" w:space="0" w:color="auto"/>
            <w:left w:val="none" w:sz="0" w:space="0" w:color="auto"/>
            <w:bottom w:val="none" w:sz="0" w:space="0" w:color="auto"/>
            <w:right w:val="none" w:sz="0" w:space="0" w:color="auto"/>
          </w:divBdr>
        </w:div>
        <w:div w:id="30613462">
          <w:marLeft w:val="0"/>
          <w:marRight w:val="0"/>
          <w:marTop w:val="0"/>
          <w:marBottom w:val="0"/>
          <w:divBdr>
            <w:top w:val="none" w:sz="0" w:space="0" w:color="auto"/>
            <w:left w:val="none" w:sz="0" w:space="0" w:color="auto"/>
            <w:bottom w:val="none" w:sz="0" w:space="0" w:color="auto"/>
            <w:right w:val="none" w:sz="0" w:space="0" w:color="auto"/>
          </w:divBdr>
        </w:div>
        <w:div w:id="1990594588">
          <w:marLeft w:val="0"/>
          <w:marRight w:val="0"/>
          <w:marTop w:val="0"/>
          <w:marBottom w:val="0"/>
          <w:divBdr>
            <w:top w:val="none" w:sz="0" w:space="0" w:color="auto"/>
            <w:left w:val="none" w:sz="0" w:space="0" w:color="auto"/>
            <w:bottom w:val="none" w:sz="0" w:space="0" w:color="auto"/>
            <w:right w:val="none" w:sz="0" w:space="0" w:color="auto"/>
          </w:divBdr>
        </w:div>
        <w:div w:id="2826386">
          <w:marLeft w:val="0"/>
          <w:marRight w:val="0"/>
          <w:marTop w:val="0"/>
          <w:marBottom w:val="0"/>
          <w:divBdr>
            <w:top w:val="none" w:sz="0" w:space="0" w:color="auto"/>
            <w:left w:val="none" w:sz="0" w:space="0" w:color="auto"/>
            <w:bottom w:val="none" w:sz="0" w:space="0" w:color="auto"/>
            <w:right w:val="none" w:sz="0" w:space="0" w:color="auto"/>
          </w:divBdr>
        </w:div>
        <w:div w:id="259412836">
          <w:marLeft w:val="0"/>
          <w:marRight w:val="0"/>
          <w:marTop w:val="0"/>
          <w:marBottom w:val="0"/>
          <w:divBdr>
            <w:top w:val="none" w:sz="0" w:space="0" w:color="auto"/>
            <w:left w:val="none" w:sz="0" w:space="0" w:color="auto"/>
            <w:bottom w:val="none" w:sz="0" w:space="0" w:color="auto"/>
            <w:right w:val="none" w:sz="0" w:space="0" w:color="auto"/>
          </w:divBdr>
        </w:div>
        <w:div w:id="1400982551">
          <w:marLeft w:val="0"/>
          <w:marRight w:val="0"/>
          <w:marTop w:val="0"/>
          <w:marBottom w:val="0"/>
          <w:divBdr>
            <w:top w:val="none" w:sz="0" w:space="0" w:color="auto"/>
            <w:left w:val="none" w:sz="0" w:space="0" w:color="auto"/>
            <w:bottom w:val="none" w:sz="0" w:space="0" w:color="auto"/>
            <w:right w:val="none" w:sz="0" w:space="0" w:color="auto"/>
          </w:divBdr>
        </w:div>
        <w:div w:id="1040741379">
          <w:marLeft w:val="0"/>
          <w:marRight w:val="0"/>
          <w:marTop w:val="0"/>
          <w:marBottom w:val="0"/>
          <w:divBdr>
            <w:top w:val="none" w:sz="0" w:space="0" w:color="auto"/>
            <w:left w:val="none" w:sz="0" w:space="0" w:color="auto"/>
            <w:bottom w:val="none" w:sz="0" w:space="0" w:color="auto"/>
            <w:right w:val="none" w:sz="0" w:space="0" w:color="auto"/>
          </w:divBdr>
        </w:div>
        <w:div w:id="947659359">
          <w:marLeft w:val="0"/>
          <w:marRight w:val="0"/>
          <w:marTop w:val="0"/>
          <w:marBottom w:val="0"/>
          <w:divBdr>
            <w:top w:val="none" w:sz="0" w:space="0" w:color="auto"/>
            <w:left w:val="none" w:sz="0" w:space="0" w:color="auto"/>
            <w:bottom w:val="none" w:sz="0" w:space="0" w:color="auto"/>
            <w:right w:val="none" w:sz="0" w:space="0" w:color="auto"/>
          </w:divBdr>
        </w:div>
        <w:div w:id="454837656">
          <w:marLeft w:val="0"/>
          <w:marRight w:val="0"/>
          <w:marTop w:val="0"/>
          <w:marBottom w:val="0"/>
          <w:divBdr>
            <w:top w:val="none" w:sz="0" w:space="0" w:color="auto"/>
            <w:left w:val="none" w:sz="0" w:space="0" w:color="auto"/>
            <w:bottom w:val="none" w:sz="0" w:space="0" w:color="auto"/>
            <w:right w:val="none" w:sz="0" w:space="0" w:color="auto"/>
          </w:divBdr>
        </w:div>
        <w:div w:id="1867980520">
          <w:marLeft w:val="0"/>
          <w:marRight w:val="0"/>
          <w:marTop w:val="0"/>
          <w:marBottom w:val="0"/>
          <w:divBdr>
            <w:top w:val="none" w:sz="0" w:space="0" w:color="auto"/>
            <w:left w:val="none" w:sz="0" w:space="0" w:color="auto"/>
            <w:bottom w:val="none" w:sz="0" w:space="0" w:color="auto"/>
            <w:right w:val="none" w:sz="0" w:space="0" w:color="auto"/>
          </w:divBdr>
        </w:div>
        <w:div w:id="1210335856">
          <w:marLeft w:val="0"/>
          <w:marRight w:val="0"/>
          <w:marTop w:val="0"/>
          <w:marBottom w:val="0"/>
          <w:divBdr>
            <w:top w:val="none" w:sz="0" w:space="0" w:color="auto"/>
            <w:left w:val="none" w:sz="0" w:space="0" w:color="auto"/>
            <w:bottom w:val="none" w:sz="0" w:space="0" w:color="auto"/>
            <w:right w:val="none" w:sz="0" w:space="0" w:color="auto"/>
          </w:divBdr>
        </w:div>
        <w:div w:id="1533109205">
          <w:marLeft w:val="0"/>
          <w:marRight w:val="0"/>
          <w:marTop w:val="0"/>
          <w:marBottom w:val="0"/>
          <w:divBdr>
            <w:top w:val="none" w:sz="0" w:space="0" w:color="auto"/>
            <w:left w:val="none" w:sz="0" w:space="0" w:color="auto"/>
            <w:bottom w:val="none" w:sz="0" w:space="0" w:color="auto"/>
            <w:right w:val="none" w:sz="0" w:space="0" w:color="auto"/>
          </w:divBdr>
        </w:div>
        <w:div w:id="72776510">
          <w:marLeft w:val="0"/>
          <w:marRight w:val="0"/>
          <w:marTop w:val="0"/>
          <w:marBottom w:val="0"/>
          <w:divBdr>
            <w:top w:val="none" w:sz="0" w:space="0" w:color="auto"/>
            <w:left w:val="none" w:sz="0" w:space="0" w:color="auto"/>
            <w:bottom w:val="none" w:sz="0" w:space="0" w:color="auto"/>
            <w:right w:val="none" w:sz="0" w:space="0" w:color="auto"/>
          </w:divBdr>
        </w:div>
        <w:div w:id="763767225">
          <w:marLeft w:val="0"/>
          <w:marRight w:val="0"/>
          <w:marTop w:val="0"/>
          <w:marBottom w:val="0"/>
          <w:divBdr>
            <w:top w:val="none" w:sz="0" w:space="0" w:color="auto"/>
            <w:left w:val="none" w:sz="0" w:space="0" w:color="auto"/>
            <w:bottom w:val="none" w:sz="0" w:space="0" w:color="auto"/>
            <w:right w:val="none" w:sz="0" w:space="0" w:color="auto"/>
          </w:divBdr>
        </w:div>
        <w:div w:id="926309284">
          <w:marLeft w:val="0"/>
          <w:marRight w:val="0"/>
          <w:marTop w:val="0"/>
          <w:marBottom w:val="0"/>
          <w:divBdr>
            <w:top w:val="none" w:sz="0" w:space="0" w:color="auto"/>
            <w:left w:val="none" w:sz="0" w:space="0" w:color="auto"/>
            <w:bottom w:val="none" w:sz="0" w:space="0" w:color="auto"/>
            <w:right w:val="none" w:sz="0" w:space="0" w:color="auto"/>
          </w:divBdr>
        </w:div>
        <w:div w:id="931663956">
          <w:marLeft w:val="0"/>
          <w:marRight w:val="0"/>
          <w:marTop w:val="0"/>
          <w:marBottom w:val="0"/>
          <w:divBdr>
            <w:top w:val="none" w:sz="0" w:space="0" w:color="auto"/>
            <w:left w:val="none" w:sz="0" w:space="0" w:color="auto"/>
            <w:bottom w:val="none" w:sz="0" w:space="0" w:color="auto"/>
            <w:right w:val="none" w:sz="0" w:space="0" w:color="auto"/>
          </w:divBdr>
        </w:div>
        <w:div w:id="1786071947">
          <w:marLeft w:val="0"/>
          <w:marRight w:val="0"/>
          <w:marTop w:val="0"/>
          <w:marBottom w:val="0"/>
          <w:divBdr>
            <w:top w:val="none" w:sz="0" w:space="0" w:color="auto"/>
            <w:left w:val="none" w:sz="0" w:space="0" w:color="auto"/>
            <w:bottom w:val="none" w:sz="0" w:space="0" w:color="auto"/>
            <w:right w:val="none" w:sz="0" w:space="0" w:color="auto"/>
          </w:divBdr>
        </w:div>
        <w:div w:id="952714693">
          <w:marLeft w:val="0"/>
          <w:marRight w:val="0"/>
          <w:marTop w:val="0"/>
          <w:marBottom w:val="0"/>
          <w:divBdr>
            <w:top w:val="none" w:sz="0" w:space="0" w:color="auto"/>
            <w:left w:val="none" w:sz="0" w:space="0" w:color="auto"/>
            <w:bottom w:val="none" w:sz="0" w:space="0" w:color="auto"/>
            <w:right w:val="none" w:sz="0" w:space="0" w:color="auto"/>
          </w:divBdr>
        </w:div>
        <w:div w:id="560947809">
          <w:marLeft w:val="0"/>
          <w:marRight w:val="0"/>
          <w:marTop w:val="0"/>
          <w:marBottom w:val="0"/>
          <w:divBdr>
            <w:top w:val="none" w:sz="0" w:space="0" w:color="auto"/>
            <w:left w:val="none" w:sz="0" w:space="0" w:color="auto"/>
            <w:bottom w:val="none" w:sz="0" w:space="0" w:color="auto"/>
            <w:right w:val="none" w:sz="0" w:space="0" w:color="auto"/>
          </w:divBdr>
        </w:div>
        <w:div w:id="1358191742">
          <w:marLeft w:val="0"/>
          <w:marRight w:val="0"/>
          <w:marTop w:val="0"/>
          <w:marBottom w:val="0"/>
          <w:divBdr>
            <w:top w:val="none" w:sz="0" w:space="0" w:color="auto"/>
            <w:left w:val="none" w:sz="0" w:space="0" w:color="auto"/>
            <w:bottom w:val="none" w:sz="0" w:space="0" w:color="auto"/>
            <w:right w:val="none" w:sz="0" w:space="0" w:color="auto"/>
          </w:divBdr>
        </w:div>
        <w:div w:id="1730612832">
          <w:marLeft w:val="0"/>
          <w:marRight w:val="0"/>
          <w:marTop w:val="0"/>
          <w:marBottom w:val="0"/>
          <w:divBdr>
            <w:top w:val="none" w:sz="0" w:space="0" w:color="auto"/>
            <w:left w:val="none" w:sz="0" w:space="0" w:color="auto"/>
            <w:bottom w:val="none" w:sz="0" w:space="0" w:color="auto"/>
            <w:right w:val="none" w:sz="0" w:space="0" w:color="auto"/>
          </w:divBdr>
        </w:div>
        <w:div w:id="42951323">
          <w:marLeft w:val="0"/>
          <w:marRight w:val="0"/>
          <w:marTop w:val="0"/>
          <w:marBottom w:val="0"/>
          <w:divBdr>
            <w:top w:val="none" w:sz="0" w:space="0" w:color="auto"/>
            <w:left w:val="none" w:sz="0" w:space="0" w:color="auto"/>
            <w:bottom w:val="none" w:sz="0" w:space="0" w:color="auto"/>
            <w:right w:val="none" w:sz="0" w:space="0" w:color="auto"/>
          </w:divBdr>
        </w:div>
        <w:div w:id="1926842941">
          <w:marLeft w:val="0"/>
          <w:marRight w:val="0"/>
          <w:marTop w:val="0"/>
          <w:marBottom w:val="0"/>
          <w:divBdr>
            <w:top w:val="none" w:sz="0" w:space="0" w:color="auto"/>
            <w:left w:val="none" w:sz="0" w:space="0" w:color="auto"/>
            <w:bottom w:val="none" w:sz="0" w:space="0" w:color="auto"/>
            <w:right w:val="none" w:sz="0" w:space="0" w:color="auto"/>
          </w:divBdr>
        </w:div>
        <w:div w:id="794328537">
          <w:marLeft w:val="0"/>
          <w:marRight w:val="0"/>
          <w:marTop w:val="0"/>
          <w:marBottom w:val="0"/>
          <w:divBdr>
            <w:top w:val="none" w:sz="0" w:space="0" w:color="auto"/>
            <w:left w:val="none" w:sz="0" w:space="0" w:color="auto"/>
            <w:bottom w:val="none" w:sz="0" w:space="0" w:color="auto"/>
            <w:right w:val="none" w:sz="0" w:space="0" w:color="auto"/>
          </w:divBdr>
        </w:div>
        <w:div w:id="168252468">
          <w:marLeft w:val="0"/>
          <w:marRight w:val="0"/>
          <w:marTop w:val="0"/>
          <w:marBottom w:val="0"/>
          <w:divBdr>
            <w:top w:val="none" w:sz="0" w:space="0" w:color="auto"/>
            <w:left w:val="none" w:sz="0" w:space="0" w:color="auto"/>
            <w:bottom w:val="none" w:sz="0" w:space="0" w:color="auto"/>
            <w:right w:val="none" w:sz="0" w:space="0" w:color="auto"/>
          </w:divBdr>
        </w:div>
        <w:div w:id="1564485291">
          <w:marLeft w:val="0"/>
          <w:marRight w:val="0"/>
          <w:marTop w:val="0"/>
          <w:marBottom w:val="0"/>
          <w:divBdr>
            <w:top w:val="none" w:sz="0" w:space="0" w:color="auto"/>
            <w:left w:val="none" w:sz="0" w:space="0" w:color="auto"/>
            <w:bottom w:val="none" w:sz="0" w:space="0" w:color="auto"/>
            <w:right w:val="none" w:sz="0" w:space="0" w:color="auto"/>
          </w:divBdr>
        </w:div>
        <w:div w:id="22290543">
          <w:marLeft w:val="0"/>
          <w:marRight w:val="0"/>
          <w:marTop w:val="0"/>
          <w:marBottom w:val="0"/>
          <w:divBdr>
            <w:top w:val="none" w:sz="0" w:space="0" w:color="auto"/>
            <w:left w:val="none" w:sz="0" w:space="0" w:color="auto"/>
            <w:bottom w:val="none" w:sz="0" w:space="0" w:color="auto"/>
            <w:right w:val="none" w:sz="0" w:space="0" w:color="auto"/>
          </w:divBdr>
        </w:div>
        <w:div w:id="1394432205">
          <w:marLeft w:val="0"/>
          <w:marRight w:val="0"/>
          <w:marTop w:val="0"/>
          <w:marBottom w:val="0"/>
          <w:divBdr>
            <w:top w:val="none" w:sz="0" w:space="0" w:color="auto"/>
            <w:left w:val="none" w:sz="0" w:space="0" w:color="auto"/>
            <w:bottom w:val="none" w:sz="0" w:space="0" w:color="auto"/>
            <w:right w:val="none" w:sz="0" w:space="0" w:color="auto"/>
          </w:divBdr>
        </w:div>
        <w:div w:id="1217741450">
          <w:marLeft w:val="0"/>
          <w:marRight w:val="0"/>
          <w:marTop w:val="0"/>
          <w:marBottom w:val="0"/>
          <w:divBdr>
            <w:top w:val="none" w:sz="0" w:space="0" w:color="auto"/>
            <w:left w:val="none" w:sz="0" w:space="0" w:color="auto"/>
            <w:bottom w:val="none" w:sz="0" w:space="0" w:color="auto"/>
            <w:right w:val="none" w:sz="0" w:space="0" w:color="auto"/>
          </w:divBdr>
        </w:div>
        <w:div w:id="1424111462">
          <w:marLeft w:val="0"/>
          <w:marRight w:val="0"/>
          <w:marTop w:val="0"/>
          <w:marBottom w:val="0"/>
          <w:divBdr>
            <w:top w:val="none" w:sz="0" w:space="0" w:color="auto"/>
            <w:left w:val="none" w:sz="0" w:space="0" w:color="auto"/>
            <w:bottom w:val="none" w:sz="0" w:space="0" w:color="auto"/>
            <w:right w:val="none" w:sz="0" w:space="0" w:color="auto"/>
          </w:divBdr>
        </w:div>
        <w:div w:id="1841700548">
          <w:marLeft w:val="0"/>
          <w:marRight w:val="0"/>
          <w:marTop w:val="0"/>
          <w:marBottom w:val="0"/>
          <w:divBdr>
            <w:top w:val="none" w:sz="0" w:space="0" w:color="auto"/>
            <w:left w:val="none" w:sz="0" w:space="0" w:color="auto"/>
            <w:bottom w:val="none" w:sz="0" w:space="0" w:color="auto"/>
            <w:right w:val="none" w:sz="0" w:space="0" w:color="auto"/>
          </w:divBdr>
        </w:div>
        <w:div w:id="1164853463">
          <w:marLeft w:val="0"/>
          <w:marRight w:val="0"/>
          <w:marTop w:val="0"/>
          <w:marBottom w:val="0"/>
          <w:divBdr>
            <w:top w:val="none" w:sz="0" w:space="0" w:color="auto"/>
            <w:left w:val="none" w:sz="0" w:space="0" w:color="auto"/>
            <w:bottom w:val="none" w:sz="0" w:space="0" w:color="auto"/>
            <w:right w:val="none" w:sz="0" w:space="0" w:color="auto"/>
          </w:divBdr>
        </w:div>
        <w:div w:id="421534233">
          <w:marLeft w:val="0"/>
          <w:marRight w:val="0"/>
          <w:marTop w:val="0"/>
          <w:marBottom w:val="0"/>
          <w:divBdr>
            <w:top w:val="none" w:sz="0" w:space="0" w:color="auto"/>
            <w:left w:val="none" w:sz="0" w:space="0" w:color="auto"/>
            <w:bottom w:val="none" w:sz="0" w:space="0" w:color="auto"/>
            <w:right w:val="none" w:sz="0" w:space="0" w:color="auto"/>
          </w:divBdr>
        </w:div>
        <w:div w:id="1227883540">
          <w:marLeft w:val="0"/>
          <w:marRight w:val="0"/>
          <w:marTop w:val="0"/>
          <w:marBottom w:val="0"/>
          <w:divBdr>
            <w:top w:val="none" w:sz="0" w:space="0" w:color="auto"/>
            <w:left w:val="none" w:sz="0" w:space="0" w:color="auto"/>
            <w:bottom w:val="none" w:sz="0" w:space="0" w:color="auto"/>
            <w:right w:val="none" w:sz="0" w:space="0" w:color="auto"/>
          </w:divBdr>
        </w:div>
        <w:div w:id="2057658577">
          <w:marLeft w:val="0"/>
          <w:marRight w:val="0"/>
          <w:marTop w:val="0"/>
          <w:marBottom w:val="0"/>
          <w:divBdr>
            <w:top w:val="none" w:sz="0" w:space="0" w:color="auto"/>
            <w:left w:val="none" w:sz="0" w:space="0" w:color="auto"/>
            <w:bottom w:val="none" w:sz="0" w:space="0" w:color="auto"/>
            <w:right w:val="none" w:sz="0" w:space="0" w:color="auto"/>
          </w:divBdr>
        </w:div>
        <w:div w:id="1692730243">
          <w:marLeft w:val="0"/>
          <w:marRight w:val="0"/>
          <w:marTop w:val="0"/>
          <w:marBottom w:val="0"/>
          <w:divBdr>
            <w:top w:val="none" w:sz="0" w:space="0" w:color="auto"/>
            <w:left w:val="none" w:sz="0" w:space="0" w:color="auto"/>
            <w:bottom w:val="none" w:sz="0" w:space="0" w:color="auto"/>
            <w:right w:val="none" w:sz="0" w:space="0" w:color="auto"/>
          </w:divBdr>
        </w:div>
        <w:div w:id="963733356">
          <w:marLeft w:val="0"/>
          <w:marRight w:val="0"/>
          <w:marTop w:val="0"/>
          <w:marBottom w:val="0"/>
          <w:divBdr>
            <w:top w:val="none" w:sz="0" w:space="0" w:color="auto"/>
            <w:left w:val="none" w:sz="0" w:space="0" w:color="auto"/>
            <w:bottom w:val="none" w:sz="0" w:space="0" w:color="auto"/>
            <w:right w:val="none" w:sz="0" w:space="0" w:color="auto"/>
          </w:divBdr>
        </w:div>
        <w:div w:id="1408378855">
          <w:marLeft w:val="0"/>
          <w:marRight w:val="0"/>
          <w:marTop w:val="0"/>
          <w:marBottom w:val="0"/>
          <w:divBdr>
            <w:top w:val="none" w:sz="0" w:space="0" w:color="auto"/>
            <w:left w:val="none" w:sz="0" w:space="0" w:color="auto"/>
            <w:bottom w:val="none" w:sz="0" w:space="0" w:color="auto"/>
            <w:right w:val="none" w:sz="0" w:space="0" w:color="auto"/>
          </w:divBdr>
        </w:div>
        <w:div w:id="1837256785">
          <w:marLeft w:val="0"/>
          <w:marRight w:val="0"/>
          <w:marTop w:val="0"/>
          <w:marBottom w:val="0"/>
          <w:divBdr>
            <w:top w:val="none" w:sz="0" w:space="0" w:color="auto"/>
            <w:left w:val="none" w:sz="0" w:space="0" w:color="auto"/>
            <w:bottom w:val="none" w:sz="0" w:space="0" w:color="auto"/>
            <w:right w:val="none" w:sz="0" w:space="0" w:color="auto"/>
          </w:divBdr>
        </w:div>
        <w:div w:id="1635673720">
          <w:marLeft w:val="0"/>
          <w:marRight w:val="0"/>
          <w:marTop w:val="0"/>
          <w:marBottom w:val="0"/>
          <w:divBdr>
            <w:top w:val="none" w:sz="0" w:space="0" w:color="auto"/>
            <w:left w:val="none" w:sz="0" w:space="0" w:color="auto"/>
            <w:bottom w:val="none" w:sz="0" w:space="0" w:color="auto"/>
            <w:right w:val="none" w:sz="0" w:space="0" w:color="auto"/>
          </w:divBdr>
        </w:div>
        <w:div w:id="910194789">
          <w:marLeft w:val="0"/>
          <w:marRight w:val="0"/>
          <w:marTop w:val="0"/>
          <w:marBottom w:val="0"/>
          <w:divBdr>
            <w:top w:val="none" w:sz="0" w:space="0" w:color="auto"/>
            <w:left w:val="none" w:sz="0" w:space="0" w:color="auto"/>
            <w:bottom w:val="none" w:sz="0" w:space="0" w:color="auto"/>
            <w:right w:val="none" w:sz="0" w:space="0" w:color="auto"/>
          </w:divBdr>
        </w:div>
        <w:div w:id="1759017865">
          <w:marLeft w:val="0"/>
          <w:marRight w:val="0"/>
          <w:marTop w:val="0"/>
          <w:marBottom w:val="0"/>
          <w:divBdr>
            <w:top w:val="none" w:sz="0" w:space="0" w:color="auto"/>
            <w:left w:val="none" w:sz="0" w:space="0" w:color="auto"/>
            <w:bottom w:val="none" w:sz="0" w:space="0" w:color="auto"/>
            <w:right w:val="none" w:sz="0" w:space="0" w:color="auto"/>
          </w:divBdr>
        </w:div>
        <w:div w:id="1620992161">
          <w:marLeft w:val="0"/>
          <w:marRight w:val="0"/>
          <w:marTop w:val="0"/>
          <w:marBottom w:val="0"/>
          <w:divBdr>
            <w:top w:val="none" w:sz="0" w:space="0" w:color="auto"/>
            <w:left w:val="none" w:sz="0" w:space="0" w:color="auto"/>
            <w:bottom w:val="none" w:sz="0" w:space="0" w:color="auto"/>
            <w:right w:val="none" w:sz="0" w:space="0" w:color="auto"/>
          </w:divBdr>
        </w:div>
        <w:div w:id="874270135">
          <w:marLeft w:val="0"/>
          <w:marRight w:val="0"/>
          <w:marTop w:val="0"/>
          <w:marBottom w:val="0"/>
          <w:divBdr>
            <w:top w:val="none" w:sz="0" w:space="0" w:color="auto"/>
            <w:left w:val="none" w:sz="0" w:space="0" w:color="auto"/>
            <w:bottom w:val="none" w:sz="0" w:space="0" w:color="auto"/>
            <w:right w:val="none" w:sz="0" w:space="0" w:color="auto"/>
          </w:divBdr>
        </w:div>
        <w:div w:id="2121219771">
          <w:marLeft w:val="0"/>
          <w:marRight w:val="0"/>
          <w:marTop w:val="0"/>
          <w:marBottom w:val="0"/>
          <w:divBdr>
            <w:top w:val="none" w:sz="0" w:space="0" w:color="auto"/>
            <w:left w:val="none" w:sz="0" w:space="0" w:color="auto"/>
            <w:bottom w:val="none" w:sz="0" w:space="0" w:color="auto"/>
            <w:right w:val="none" w:sz="0" w:space="0" w:color="auto"/>
          </w:divBdr>
        </w:div>
        <w:div w:id="446121902">
          <w:marLeft w:val="0"/>
          <w:marRight w:val="0"/>
          <w:marTop w:val="0"/>
          <w:marBottom w:val="0"/>
          <w:divBdr>
            <w:top w:val="none" w:sz="0" w:space="0" w:color="auto"/>
            <w:left w:val="none" w:sz="0" w:space="0" w:color="auto"/>
            <w:bottom w:val="none" w:sz="0" w:space="0" w:color="auto"/>
            <w:right w:val="none" w:sz="0" w:space="0" w:color="auto"/>
          </w:divBdr>
        </w:div>
      </w:divsChild>
    </w:div>
    <w:div w:id="251738797">
      <w:bodyDiv w:val="1"/>
      <w:marLeft w:val="0"/>
      <w:marRight w:val="0"/>
      <w:marTop w:val="0"/>
      <w:marBottom w:val="0"/>
      <w:divBdr>
        <w:top w:val="none" w:sz="0" w:space="0" w:color="auto"/>
        <w:left w:val="none" w:sz="0" w:space="0" w:color="auto"/>
        <w:bottom w:val="none" w:sz="0" w:space="0" w:color="auto"/>
        <w:right w:val="none" w:sz="0" w:space="0" w:color="auto"/>
      </w:divBdr>
    </w:div>
    <w:div w:id="323289586">
      <w:bodyDiv w:val="1"/>
      <w:marLeft w:val="0"/>
      <w:marRight w:val="0"/>
      <w:marTop w:val="0"/>
      <w:marBottom w:val="0"/>
      <w:divBdr>
        <w:top w:val="none" w:sz="0" w:space="0" w:color="auto"/>
        <w:left w:val="none" w:sz="0" w:space="0" w:color="auto"/>
        <w:bottom w:val="none" w:sz="0" w:space="0" w:color="auto"/>
        <w:right w:val="none" w:sz="0" w:space="0" w:color="auto"/>
      </w:divBdr>
    </w:div>
    <w:div w:id="352196790">
      <w:bodyDiv w:val="1"/>
      <w:marLeft w:val="0"/>
      <w:marRight w:val="0"/>
      <w:marTop w:val="0"/>
      <w:marBottom w:val="0"/>
      <w:divBdr>
        <w:top w:val="none" w:sz="0" w:space="0" w:color="auto"/>
        <w:left w:val="none" w:sz="0" w:space="0" w:color="auto"/>
        <w:bottom w:val="none" w:sz="0" w:space="0" w:color="auto"/>
        <w:right w:val="none" w:sz="0" w:space="0" w:color="auto"/>
      </w:divBdr>
    </w:div>
    <w:div w:id="378869559">
      <w:bodyDiv w:val="1"/>
      <w:marLeft w:val="0"/>
      <w:marRight w:val="0"/>
      <w:marTop w:val="0"/>
      <w:marBottom w:val="0"/>
      <w:divBdr>
        <w:top w:val="none" w:sz="0" w:space="0" w:color="auto"/>
        <w:left w:val="none" w:sz="0" w:space="0" w:color="auto"/>
        <w:bottom w:val="none" w:sz="0" w:space="0" w:color="auto"/>
        <w:right w:val="none" w:sz="0" w:space="0" w:color="auto"/>
      </w:divBdr>
    </w:div>
    <w:div w:id="494077083">
      <w:bodyDiv w:val="1"/>
      <w:marLeft w:val="0"/>
      <w:marRight w:val="0"/>
      <w:marTop w:val="0"/>
      <w:marBottom w:val="0"/>
      <w:divBdr>
        <w:top w:val="none" w:sz="0" w:space="0" w:color="auto"/>
        <w:left w:val="none" w:sz="0" w:space="0" w:color="auto"/>
        <w:bottom w:val="none" w:sz="0" w:space="0" w:color="auto"/>
        <w:right w:val="none" w:sz="0" w:space="0" w:color="auto"/>
      </w:divBdr>
    </w:div>
    <w:div w:id="509179543">
      <w:bodyDiv w:val="1"/>
      <w:marLeft w:val="0"/>
      <w:marRight w:val="0"/>
      <w:marTop w:val="0"/>
      <w:marBottom w:val="0"/>
      <w:divBdr>
        <w:top w:val="none" w:sz="0" w:space="0" w:color="auto"/>
        <w:left w:val="none" w:sz="0" w:space="0" w:color="auto"/>
        <w:bottom w:val="none" w:sz="0" w:space="0" w:color="auto"/>
        <w:right w:val="none" w:sz="0" w:space="0" w:color="auto"/>
      </w:divBdr>
    </w:div>
    <w:div w:id="519204264">
      <w:bodyDiv w:val="1"/>
      <w:marLeft w:val="0"/>
      <w:marRight w:val="0"/>
      <w:marTop w:val="0"/>
      <w:marBottom w:val="0"/>
      <w:divBdr>
        <w:top w:val="none" w:sz="0" w:space="0" w:color="auto"/>
        <w:left w:val="none" w:sz="0" w:space="0" w:color="auto"/>
        <w:bottom w:val="none" w:sz="0" w:space="0" w:color="auto"/>
        <w:right w:val="none" w:sz="0" w:space="0" w:color="auto"/>
      </w:divBdr>
    </w:div>
    <w:div w:id="546068813">
      <w:bodyDiv w:val="1"/>
      <w:marLeft w:val="0"/>
      <w:marRight w:val="0"/>
      <w:marTop w:val="0"/>
      <w:marBottom w:val="0"/>
      <w:divBdr>
        <w:top w:val="none" w:sz="0" w:space="0" w:color="auto"/>
        <w:left w:val="none" w:sz="0" w:space="0" w:color="auto"/>
        <w:bottom w:val="none" w:sz="0" w:space="0" w:color="auto"/>
        <w:right w:val="none" w:sz="0" w:space="0" w:color="auto"/>
      </w:divBdr>
    </w:div>
    <w:div w:id="593441721">
      <w:bodyDiv w:val="1"/>
      <w:marLeft w:val="0"/>
      <w:marRight w:val="0"/>
      <w:marTop w:val="0"/>
      <w:marBottom w:val="0"/>
      <w:divBdr>
        <w:top w:val="none" w:sz="0" w:space="0" w:color="auto"/>
        <w:left w:val="none" w:sz="0" w:space="0" w:color="auto"/>
        <w:bottom w:val="none" w:sz="0" w:space="0" w:color="auto"/>
        <w:right w:val="none" w:sz="0" w:space="0" w:color="auto"/>
      </w:divBdr>
    </w:div>
    <w:div w:id="616912595">
      <w:bodyDiv w:val="1"/>
      <w:marLeft w:val="0"/>
      <w:marRight w:val="0"/>
      <w:marTop w:val="0"/>
      <w:marBottom w:val="0"/>
      <w:divBdr>
        <w:top w:val="none" w:sz="0" w:space="0" w:color="auto"/>
        <w:left w:val="none" w:sz="0" w:space="0" w:color="auto"/>
        <w:bottom w:val="none" w:sz="0" w:space="0" w:color="auto"/>
        <w:right w:val="none" w:sz="0" w:space="0" w:color="auto"/>
      </w:divBdr>
    </w:div>
    <w:div w:id="640426168">
      <w:bodyDiv w:val="1"/>
      <w:marLeft w:val="0"/>
      <w:marRight w:val="0"/>
      <w:marTop w:val="0"/>
      <w:marBottom w:val="0"/>
      <w:divBdr>
        <w:top w:val="none" w:sz="0" w:space="0" w:color="auto"/>
        <w:left w:val="none" w:sz="0" w:space="0" w:color="auto"/>
        <w:bottom w:val="none" w:sz="0" w:space="0" w:color="auto"/>
        <w:right w:val="none" w:sz="0" w:space="0" w:color="auto"/>
      </w:divBdr>
    </w:div>
    <w:div w:id="723792796">
      <w:bodyDiv w:val="1"/>
      <w:marLeft w:val="0"/>
      <w:marRight w:val="0"/>
      <w:marTop w:val="0"/>
      <w:marBottom w:val="0"/>
      <w:divBdr>
        <w:top w:val="none" w:sz="0" w:space="0" w:color="auto"/>
        <w:left w:val="none" w:sz="0" w:space="0" w:color="auto"/>
        <w:bottom w:val="none" w:sz="0" w:space="0" w:color="auto"/>
        <w:right w:val="none" w:sz="0" w:space="0" w:color="auto"/>
      </w:divBdr>
    </w:div>
    <w:div w:id="727846507">
      <w:bodyDiv w:val="1"/>
      <w:marLeft w:val="0"/>
      <w:marRight w:val="0"/>
      <w:marTop w:val="0"/>
      <w:marBottom w:val="0"/>
      <w:divBdr>
        <w:top w:val="none" w:sz="0" w:space="0" w:color="auto"/>
        <w:left w:val="none" w:sz="0" w:space="0" w:color="auto"/>
        <w:bottom w:val="none" w:sz="0" w:space="0" w:color="auto"/>
        <w:right w:val="none" w:sz="0" w:space="0" w:color="auto"/>
      </w:divBdr>
    </w:div>
    <w:div w:id="783769350">
      <w:bodyDiv w:val="1"/>
      <w:marLeft w:val="0"/>
      <w:marRight w:val="0"/>
      <w:marTop w:val="0"/>
      <w:marBottom w:val="0"/>
      <w:divBdr>
        <w:top w:val="none" w:sz="0" w:space="0" w:color="auto"/>
        <w:left w:val="none" w:sz="0" w:space="0" w:color="auto"/>
        <w:bottom w:val="none" w:sz="0" w:space="0" w:color="auto"/>
        <w:right w:val="none" w:sz="0" w:space="0" w:color="auto"/>
      </w:divBdr>
    </w:div>
    <w:div w:id="818570704">
      <w:bodyDiv w:val="1"/>
      <w:marLeft w:val="0"/>
      <w:marRight w:val="0"/>
      <w:marTop w:val="0"/>
      <w:marBottom w:val="0"/>
      <w:divBdr>
        <w:top w:val="none" w:sz="0" w:space="0" w:color="auto"/>
        <w:left w:val="none" w:sz="0" w:space="0" w:color="auto"/>
        <w:bottom w:val="none" w:sz="0" w:space="0" w:color="auto"/>
        <w:right w:val="none" w:sz="0" w:space="0" w:color="auto"/>
      </w:divBdr>
    </w:div>
    <w:div w:id="863056081">
      <w:bodyDiv w:val="1"/>
      <w:marLeft w:val="0"/>
      <w:marRight w:val="0"/>
      <w:marTop w:val="0"/>
      <w:marBottom w:val="0"/>
      <w:divBdr>
        <w:top w:val="none" w:sz="0" w:space="0" w:color="auto"/>
        <w:left w:val="none" w:sz="0" w:space="0" w:color="auto"/>
        <w:bottom w:val="none" w:sz="0" w:space="0" w:color="auto"/>
        <w:right w:val="none" w:sz="0" w:space="0" w:color="auto"/>
      </w:divBdr>
    </w:div>
    <w:div w:id="947198733">
      <w:bodyDiv w:val="1"/>
      <w:marLeft w:val="0"/>
      <w:marRight w:val="0"/>
      <w:marTop w:val="0"/>
      <w:marBottom w:val="0"/>
      <w:divBdr>
        <w:top w:val="none" w:sz="0" w:space="0" w:color="auto"/>
        <w:left w:val="none" w:sz="0" w:space="0" w:color="auto"/>
        <w:bottom w:val="none" w:sz="0" w:space="0" w:color="auto"/>
        <w:right w:val="none" w:sz="0" w:space="0" w:color="auto"/>
      </w:divBdr>
    </w:div>
    <w:div w:id="975068130">
      <w:bodyDiv w:val="1"/>
      <w:marLeft w:val="0"/>
      <w:marRight w:val="0"/>
      <w:marTop w:val="0"/>
      <w:marBottom w:val="0"/>
      <w:divBdr>
        <w:top w:val="none" w:sz="0" w:space="0" w:color="auto"/>
        <w:left w:val="none" w:sz="0" w:space="0" w:color="auto"/>
        <w:bottom w:val="none" w:sz="0" w:space="0" w:color="auto"/>
        <w:right w:val="none" w:sz="0" w:space="0" w:color="auto"/>
      </w:divBdr>
    </w:div>
    <w:div w:id="1032653593">
      <w:bodyDiv w:val="1"/>
      <w:marLeft w:val="0"/>
      <w:marRight w:val="0"/>
      <w:marTop w:val="0"/>
      <w:marBottom w:val="0"/>
      <w:divBdr>
        <w:top w:val="none" w:sz="0" w:space="0" w:color="auto"/>
        <w:left w:val="none" w:sz="0" w:space="0" w:color="auto"/>
        <w:bottom w:val="none" w:sz="0" w:space="0" w:color="auto"/>
        <w:right w:val="none" w:sz="0" w:space="0" w:color="auto"/>
      </w:divBdr>
    </w:div>
    <w:div w:id="1273825574">
      <w:bodyDiv w:val="1"/>
      <w:marLeft w:val="0"/>
      <w:marRight w:val="0"/>
      <w:marTop w:val="0"/>
      <w:marBottom w:val="0"/>
      <w:divBdr>
        <w:top w:val="none" w:sz="0" w:space="0" w:color="auto"/>
        <w:left w:val="none" w:sz="0" w:space="0" w:color="auto"/>
        <w:bottom w:val="none" w:sz="0" w:space="0" w:color="auto"/>
        <w:right w:val="none" w:sz="0" w:space="0" w:color="auto"/>
      </w:divBdr>
    </w:div>
    <w:div w:id="1299071906">
      <w:bodyDiv w:val="1"/>
      <w:marLeft w:val="0"/>
      <w:marRight w:val="0"/>
      <w:marTop w:val="0"/>
      <w:marBottom w:val="0"/>
      <w:divBdr>
        <w:top w:val="none" w:sz="0" w:space="0" w:color="auto"/>
        <w:left w:val="none" w:sz="0" w:space="0" w:color="auto"/>
        <w:bottom w:val="none" w:sz="0" w:space="0" w:color="auto"/>
        <w:right w:val="none" w:sz="0" w:space="0" w:color="auto"/>
      </w:divBdr>
      <w:divsChild>
        <w:div w:id="1841193717">
          <w:marLeft w:val="0"/>
          <w:marRight w:val="0"/>
          <w:marTop w:val="0"/>
          <w:marBottom w:val="0"/>
          <w:divBdr>
            <w:top w:val="none" w:sz="0" w:space="0" w:color="auto"/>
            <w:left w:val="none" w:sz="0" w:space="0" w:color="auto"/>
            <w:bottom w:val="none" w:sz="0" w:space="0" w:color="auto"/>
            <w:right w:val="none" w:sz="0" w:space="0" w:color="auto"/>
          </w:divBdr>
        </w:div>
        <w:div w:id="1924217040">
          <w:marLeft w:val="0"/>
          <w:marRight w:val="0"/>
          <w:marTop w:val="0"/>
          <w:marBottom w:val="0"/>
          <w:divBdr>
            <w:top w:val="none" w:sz="0" w:space="0" w:color="auto"/>
            <w:left w:val="none" w:sz="0" w:space="0" w:color="auto"/>
            <w:bottom w:val="none" w:sz="0" w:space="0" w:color="auto"/>
            <w:right w:val="none" w:sz="0" w:space="0" w:color="auto"/>
          </w:divBdr>
        </w:div>
        <w:div w:id="417992363">
          <w:marLeft w:val="0"/>
          <w:marRight w:val="0"/>
          <w:marTop w:val="0"/>
          <w:marBottom w:val="0"/>
          <w:divBdr>
            <w:top w:val="none" w:sz="0" w:space="0" w:color="auto"/>
            <w:left w:val="none" w:sz="0" w:space="0" w:color="auto"/>
            <w:bottom w:val="none" w:sz="0" w:space="0" w:color="auto"/>
            <w:right w:val="none" w:sz="0" w:space="0" w:color="auto"/>
          </w:divBdr>
        </w:div>
        <w:div w:id="990519247">
          <w:marLeft w:val="0"/>
          <w:marRight w:val="0"/>
          <w:marTop w:val="0"/>
          <w:marBottom w:val="0"/>
          <w:divBdr>
            <w:top w:val="none" w:sz="0" w:space="0" w:color="auto"/>
            <w:left w:val="none" w:sz="0" w:space="0" w:color="auto"/>
            <w:bottom w:val="none" w:sz="0" w:space="0" w:color="auto"/>
            <w:right w:val="none" w:sz="0" w:space="0" w:color="auto"/>
          </w:divBdr>
        </w:div>
        <w:div w:id="1251239595">
          <w:marLeft w:val="0"/>
          <w:marRight w:val="0"/>
          <w:marTop w:val="0"/>
          <w:marBottom w:val="0"/>
          <w:divBdr>
            <w:top w:val="none" w:sz="0" w:space="0" w:color="auto"/>
            <w:left w:val="none" w:sz="0" w:space="0" w:color="auto"/>
            <w:bottom w:val="none" w:sz="0" w:space="0" w:color="auto"/>
            <w:right w:val="none" w:sz="0" w:space="0" w:color="auto"/>
          </w:divBdr>
        </w:div>
        <w:div w:id="1424837080">
          <w:marLeft w:val="0"/>
          <w:marRight w:val="0"/>
          <w:marTop w:val="0"/>
          <w:marBottom w:val="0"/>
          <w:divBdr>
            <w:top w:val="none" w:sz="0" w:space="0" w:color="auto"/>
            <w:left w:val="none" w:sz="0" w:space="0" w:color="auto"/>
            <w:bottom w:val="none" w:sz="0" w:space="0" w:color="auto"/>
            <w:right w:val="none" w:sz="0" w:space="0" w:color="auto"/>
          </w:divBdr>
        </w:div>
        <w:div w:id="40860491">
          <w:marLeft w:val="0"/>
          <w:marRight w:val="0"/>
          <w:marTop w:val="0"/>
          <w:marBottom w:val="0"/>
          <w:divBdr>
            <w:top w:val="none" w:sz="0" w:space="0" w:color="auto"/>
            <w:left w:val="none" w:sz="0" w:space="0" w:color="auto"/>
            <w:bottom w:val="none" w:sz="0" w:space="0" w:color="auto"/>
            <w:right w:val="none" w:sz="0" w:space="0" w:color="auto"/>
          </w:divBdr>
        </w:div>
        <w:div w:id="437259902">
          <w:marLeft w:val="0"/>
          <w:marRight w:val="0"/>
          <w:marTop w:val="0"/>
          <w:marBottom w:val="0"/>
          <w:divBdr>
            <w:top w:val="none" w:sz="0" w:space="0" w:color="auto"/>
            <w:left w:val="none" w:sz="0" w:space="0" w:color="auto"/>
            <w:bottom w:val="none" w:sz="0" w:space="0" w:color="auto"/>
            <w:right w:val="none" w:sz="0" w:space="0" w:color="auto"/>
          </w:divBdr>
        </w:div>
        <w:div w:id="333924900">
          <w:marLeft w:val="0"/>
          <w:marRight w:val="0"/>
          <w:marTop w:val="0"/>
          <w:marBottom w:val="0"/>
          <w:divBdr>
            <w:top w:val="none" w:sz="0" w:space="0" w:color="auto"/>
            <w:left w:val="none" w:sz="0" w:space="0" w:color="auto"/>
            <w:bottom w:val="none" w:sz="0" w:space="0" w:color="auto"/>
            <w:right w:val="none" w:sz="0" w:space="0" w:color="auto"/>
          </w:divBdr>
        </w:div>
        <w:div w:id="1946034402">
          <w:marLeft w:val="0"/>
          <w:marRight w:val="0"/>
          <w:marTop w:val="0"/>
          <w:marBottom w:val="0"/>
          <w:divBdr>
            <w:top w:val="none" w:sz="0" w:space="0" w:color="auto"/>
            <w:left w:val="none" w:sz="0" w:space="0" w:color="auto"/>
            <w:bottom w:val="none" w:sz="0" w:space="0" w:color="auto"/>
            <w:right w:val="none" w:sz="0" w:space="0" w:color="auto"/>
          </w:divBdr>
        </w:div>
        <w:div w:id="46535543">
          <w:marLeft w:val="0"/>
          <w:marRight w:val="0"/>
          <w:marTop w:val="0"/>
          <w:marBottom w:val="0"/>
          <w:divBdr>
            <w:top w:val="none" w:sz="0" w:space="0" w:color="auto"/>
            <w:left w:val="none" w:sz="0" w:space="0" w:color="auto"/>
            <w:bottom w:val="none" w:sz="0" w:space="0" w:color="auto"/>
            <w:right w:val="none" w:sz="0" w:space="0" w:color="auto"/>
          </w:divBdr>
        </w:div>
        <w:div w:id="1147939690">
          <w:marLeft w:val="0"/>
          <w:marRight w:val="0"/>
          <w:marTop w:val="0"/>
          <w:marBottom w:val="0"/>
          <w:divBdr>
            <w:top w:val="none" w:sz="0" w:space="0" w:color="auto"/>
            <w:left w:val="none" w:sz="0" w:space="0" w:color="auto"/>
            <w:bottom w:val="none" w:sz="0" w:space="0" w:color="auto"/>
            <w:right w:val="none" w:sz="0" w:space="0" w:color="auto"/>
          </w:divBdr>
        </w:div>
        <w:div w:id="496963689">
          <w:marLeft w:val="0"/>
          <w:marRight w:val="0"/>
          <w:marTop w:val="0"/>
          <w:marBottom w:val="0"/>
          <w:divBdr>
            <w:top w:val="none" w:sz="0" w:space="0" w:color="auto"/>
            <w:left w:val="none" w:sz="0" w:space="0" w:color="auto"/>
            <w:bottom w:val="none" w:sz="0" w:space="0" w:color="auto"/>
            <w:right w:val="none" w:sz="0" w:space="0" w:color="auto"/>
          </w:divBdr>
        </w:div>
        <w:div w:id="117339369">
          <w:marLeft w:val="0"/>
          <w:marRight w:val="0"/>
          <w:marTop w:val="0"/>
          <w:marBottom w:val="0"/>
          <w:divBdr>
            <w:top w:val="none" w:sz="0" w:space="0" w:color="auto"/>
            <w:left w:val="none" w:sz="0" w:space="0" w:color="auto"/>
            <w:bottom w:val="none" w:sz="0" w:space="0" w:color="auto"/>
            <w:right w:val="none" w:sz="0" w:space="0" w:color="auto"/>
          </w:divBdr>
        </w:div>
        <w:div w:id="926114290">
          <w:marLeft w:val="0"/>
          <w:marRight w:val="0"/>
          <w:marTop w:val="0"/>
          <w:marBottom w:val="0"/>
          <w:divBdr>
            <w:top w:val="none" w:sz="0" w:space="0" w:color="auto"/>
            <w:left w:val="none" w:sz="0" w:space="0" w:color="auto"/>
            <w:bottom w:val="none" w:sz="0" w:space="0" w:color="auto"/>
            <w:right w:val="none" w:sz="0" w:space="0" w:color="auto"/>
          </w:divBdr>
        </w:div>
        <w:div w:id="920531046">
          <w:marLeft w:val="0"/>
          <w:marRight w:val="0"/>
          <w:marTop w:val="0"/>
          <w:marBottom w:val="0"/>
          <w:divBdr>
            <w:top w:val="none" w:sz="0" w:space="0" w:color="auto"/>
            <w:left w:val="none" w:sz="0" w:space="0" w:color="auto"/>
            <w:bottom w:val="none" w:sz="0" w:space="0" w:color="auto"/>
            <w:right w:val="none" w:sz="0" w:space="0" w:color="auto"/>
          </w:divBdr>
        </w:div>
        <w:div w:id="1106731416">
          <w:marLeft w:val="0"/>
          <w:marRight w:val="0"/>
          <w:marTop w:val="0"/>
          <w:marBottom w:val="0"/>
          <w:divBdr>
            <w:top w:val="none" w:sz="0" w:space="0" w:color="auto"/>
            <w:left w:val="none" w:sz="0" w:space="0" w:color="auto"/>
            <w:bottom w:val="none" w:sz="0" w:space="0" w:color="auto"/>
            <w:right w:val="none" w:sz="0" w:space="0" w:color="auto"/>
          </w:divBdr>
        </w:div>
        <w:div w:id="723405318">
          <w:marLeft w:val="0"/>
          <w:marRight w:val="0"/>
          <w:marTop w:val="0"/>
          <w:marBottom w:val="0"/>
          <w:divBdr>
            <w:top w:val="none" w:sz="0" w:space="0" w:color="auto"/>
            <w:left w:val="none" w:sz="0" w:space="0" w:color="auto"/>
            <w:bottom w:val="none" w:sz="0" w:space="0" w:color="auto"/>
            <w:right w:val="none" w:sz="0" w:space="0" w:color="auto"/>
          </w:divBdr>
        </w:div>
        <w:div w:id="2003192435">
          <w:marLeft w:val="0"/>
          <w:marRight w:val="0"/>
          <w:marTop w:val="0"/>
          <w:marBottom w:val="0"/>
          <w:divBdr>
            <w:top w:val="none" w:sz="0" w:space="0" w:color="auto"/>
            <w:left w:val="none" w:sz="0" w:space="0" w:color="auto"/>
            <w:bottom w:val="none" w:sz="0" w:space="0" w:color="auto"/>
            <w:right w:val="none" w:sz="0" w:space="0" w:color="auto"/>
          </w:divBdr>
        </w:div>
        <w:div w:id="775756155">
          <w:marLeft w:val="0"/>
          <w:marRight w:val="0"/>
          <w:marTop w:val="0"/>
          <w:marBottom w:val="0"/>
          <w:divBdr>
            <w:top w:val="none" w:sz="0" w:space="0" w:color="auto"/>
            <w:left w:val="none" w:sz="0" w:space="0" w:color="auto"/>
            <w:bottom w:val="none" w:sz="0" w:space="0" w:color="auto"/>
            <w:right w:val="none" w:sz="0" w:space="0" w:color="auto"/>
          </w:divBdr>
        </w:div>
        <w:div w:id="614948891">
          <w:marLeft w:val="0"/>
          <w:marRight w:val="0"/>
          <w:marTop w:val="0"/>
          <w:marBottom w:val="0"/>
          <w:divBdr>
            <w:top w:val="none" w:sz="0" w:space="0" w:color="auto"/>
            <w:left w:val="none" w:sz="0" w:space="0" w:color="auto"/>
            <w:bottom w:val="none" w:sz="0" w:space="0" w:color="auto"/>
            <w:right w:val="none" w:sz="0" w:space="0" w:color="auto"/>
          </w:divBdr>
        </w:div>
        <w:div w:id="483746146">
          <w:marLeft w:val="0"/>
          <w:marRight w:val="0"/>
          <w:marTop w:val="0"/>
          <w:marBottom w:val="0"/>
          <w:divBdr>
            <w:top w:val="none" w:sz="0" w:space="0" w:color="auto"/>
            <w:left w:val="none" w:sz="0" w:space="0" w:color="auto"/>
            <w:bottom w:val="none" w:sz="0" w:space="0" w:color="auto"/>
            <w:right w:val="none" w:sz="0" w:space="0" w:color="auto"/>
          </w:divBdr>
        </w:div>
        <w:div w:id="306476112">
          <w:marLeft w:val="0"/>
          <w:marRight w:val="0"/>
          <w:marTop w:val="0"/>
          <w:marBottom w:val="0"/>
          <w:divBdr>
            <w:top w:val="none" w:sz="0" w:space="0" w:color="auto"/>
            <w:left w:val="none" w:sz="0" w:space="0" w:color="auto"/>
            <w:bottom w:val="none" w:sz="0" w:space="0" w:color="auto"/>
            <w:right w:val="none" w:sz="0" w:space="0" w:color="auto"/>
          </w:divBdr>
        </w:div>
        <w:div w:id="981930549">
          <w:marLeft w:val="0"/>
          <w:marRight w:val="0"/>
          <w:marTop w:val="0"/>
          <w:marBottom w:val="0"/>
          <w:divBdr>
            <w:top w:val="none" w:sz="0" w:space="0" w:color="auto"/>
            <w:left w:val="none" w:sz="0" w:space="0" w:color="auto"/>
            <w:bottom w:val="none" w:sz="0" w:space="0" w:color="auto"/>
            <w:right w:val="none" w:sz="0" w:space="0" w:color="auto"/>
          </w:divBdr>
        </w:div>
        <w:div w:id="34812044">
          <w:marLeft w:val="0"/>
          <w:marRight w:val="0"/>
          <w:marTop w:val="0"/>
          <w:marBottom w:val="0"/>
          <w:divBdr>
            <w:top w:val="none" w:sz="0" w:space="0" w:color="auto"/>
            <w:left w:val="none" w:sz="0" w:space="0" w:color="auto"/>
            <w:bottom w:val="none" w:sz="0" w:space="0" w:color="auto"/>
            <w:right w:val="none" w:sz="0" w:space="0" w:color="auto"/>
          </w:divBdr>
        </w:div>
        <w:div w:id="1957564099">
          <w:marLeft w:val="0"/>
          <w:marRight w:val="0"/>
          <w:marTop w:val="0"/>
          <w:marBottom w:val="0"/>
          <w:divBdr>
            <w:top w:val="none" w:sz="0" w:space="0" w:color="auto"/>
            <w:left w:val="none" w:sz="0" w:space="0" w:color="auto"/>
            <w:bottom w:val="none" w:sz="0" w:space="0" w:color="auto"/>
            <w:right w:val="none" w:sz="0" w:space="0" w:color="auto"/>
          </w:divBdr>
        </w:div>
        <w:div w:id="1275289238">
          <w:marLeft w:val="0"/>
          <w:marRight w:val="0"/>
          <w:marTop w:val="0"/>
          <w:marBottom w:val="0"/>
          <w:divBdr>
            <w:top w:val="none" w:sz="0" w:space="0" w:color="auto"/>
            <w:left w:val="none" w:sz="0" w:space="0" w:color="auto"/>
            <w:bottom w:val="none" w:sz="0" w:space="0" w:color="auto"/>
            <w:right w:val="none" w:sz="0" w:space="0" w:color="auto"/>
          </w:divBdr>
        </w:div>
        <w:div w:id="929118875">
          <w:marLeft w:val="0"/>
          <w:marRight w:val="0"/>
          <w:marTop w:val="0"/>
          <w:marBottom w:val="0"/>
          <w:divBdr>
            <w:top w:val="none" w:sz="0" w:space="0" w:color="auto"/>
            <w:left w:val="none" w:sz="0" w:space="0" w:color="auto"/>
            <w:bottom w:val="none" w:sz="0" w:space="0" w:color="auto"/>
            <w:right w:val="none" w:sz="0" w:space="0" w:color="auto"/>
          </w:divBdr>
        </w:div>
        <w:div w:id="1441147099">
          <w:marLeft w:val="0"/>
          <w:marRight w:val="0"/>
          <w:marTop w:val="0"/>
          <w:marBottom w:val="0"/>
          <w:divBdr>
            <w:top w:val="none" w:sz="0" w:space="0" w:color="auto"/>
            <w:left w:val="none" w:sz="0" w:space="0" w:color="auto"/>
            <w:bottom w:val="none" w:sz="0" w:space="0" w:color="auto"/>
            <w:right w:val="none" w:sz="0" w:space="0" w:color="auto"/>
          </w:divBdr>
        </w:div>
        <w:div w:id="1580601687">
          <w:marLeft w:val="0"/>
          <w:marRight w:val="0"/>
          <w:marTop w:val="0"/>
          <w:marBottom w:val="0"/>
          <w:divBdr>
            <w:top w:val="none" w:sz="0" w:space="0" w:color="auto"/>
            <w:left w:val="none" w:sz="0" w:space="0" w:color="auto"/>
            <w:bottom w:val="none" w:sz="0" w:space="0" w:color="auto"/>
            <w:right w:val="none" w:sz="0" w:space="0" w:color="auto"/>
          </w:divBdr>
        </w:div>
        <w:div w:id="1157765149">
          <w:marLeft w:val="0"/>
          <w:marRight w:val="0"/>
          <w:marTop w:val="0"/>
          <w:marBottom w:val="0"/>
          <w:divBdr>
            <w:top w:val="none" w:sz="0" w:space="0" w:color="auto"/>
            <w:left w:val="none" w:sz="0" w:space="0" w:color="auto"/>
            <w:bottom w:val="none" w:sz="0" w:space="0" w:color="auto"/>
            <w:right w:val="none" w:sz="0" w:space="0" w:color="auto"/>
          </w:divBdr>
        </w:div>
        <w:div w:id="393969636">
          <w:marLeft w:val="0"/>
          <w:marRight w:val="0"/>
          <w:marTop w:val="0"/>
          <w:marBottom w:val="0"/>
          <w:divBdr>
            <w:top w:val="none" w:sz="0" w:space="0" w:color="auto"/>
            <w:left w:val="none" w:sz="0" w:space="0" w:color="auto"/>
            <w:bottom w:val="none" w:sz="0" w:space="0" w:color="auto"/>
            <w:right w:val="none" w:sz="0" w:space="0" w:color="auto"/>
          </w:divBdr>
        </w:div>
        <w:div w:id="1977643480">
          <w:marLeft w:val="0"/>
          <w:marRight w:val="0"/>
          <w:marTop w:val="0"/>
          <w:marBottom w:val="0"/>
          <w:divBdr>
            <w:top w:val="none" w:sz="0" w:space="0" w:color="auto"/>
            <w:left w:val="none" w:sz="0" w:space="0" w:color="auto"/>
            <w:bottom w:val="none" w:sz="0" w:space="0" w:color="auto"/>
            <w:right w:val="none" w:sz="0" w:space="0" w:color="auto"/>
          </w:divBdr>
        </w:div>
        <w:div w:id="204954948">
          <w:marLeft w:val="0"/>
          <w:marRight w:val="0"/>
          <w:marTop w:val="0"/>
          <w:marBottom w:val="0"/>
          <w:divBdr>
            <w:top w:val="none" w:sz="0" w:space="0" w:color="auto"/>
            <w:left w:val="none" w:sz="0" w:space="0" w:color="auto"/>
            <w:bottom w:val="none" w:sz="0" w:space="0" w:color="auto"/>
            <w:right w:val="none" w:sz="0" w:space="0" w:color="auto"/>
          </w:divBdr>
        </w:div>
        <w:div w:id="542405069">
          <w:marLeft w:val="0"/>
          <w:marRight w:val="0"/>
          <w:marTop w:val="0"/>
          <w:marBottom w:val="0"/>
          <w:divBdr>
            <w:top w:val="none" w:sz="0" w:space="0" w:color="auto"/>
            <w:left w:val="none" w:sz="0" w:space="0" w:color="auto"/>
            <w:bottom w:val="none" w:sz="0" w:space="0" w:color="auto"/>
            <w:right w:val="none" w:sz="0" w:space="0" w:color="auto"/>
          </w:divBdr>
        </w:div>
        <w:div w:id="1724526182">
          <w:marLeft w:val="0"/>
          <w:marRight w:val="0"/>
          <w:marTop w:val="0"/>
          <w:marBottom w:val="0"/>
          <w:divBdr>
            <w:top w:val="none" w:sz="0" w:space="0" w:color="auto"/>
            <w:left w:val="none" w:sz="0" w:space="0" w:color="auto"/>
            <w:bottom w:val="none" w:sz="0" w:space="0" w:color="auto"/>
            <w:right w:val="none" w:sz="0" w:space="0" w:color="auto"/>
          </w:divBdr>
        </w:div>
        <w:div w:id="511064387">
          <w:marLeft w:val="0"/>
          <w:marRight w:val="0"/>
          <w:marTop w:val="0"/>
          <w:marBottom w:val="0"/>
          <w:divBdr>
            <w:top w:val="none" w:sz="0" w:space="0" w:color="auto"/>
            <w:left w:val="none" w:sz="0" w:space="0" w:color="auto"/>
            <w:bottom w:val="none" w:sz="0" w:space="0" w:color="auto"/>
            <w:right w:val="none" w:sz="0" w:space="0" w:color="auto"/>
          </w:divBdr>
        </w:div>
        <w:div w:id="1730569778">
          <w:marLeft w:val="0"/>
          <w:marRight w:val="0"/>
          <w:marTop w:val="0"/>
          <w:marBottom w:val="0"/>
          <w:divBdr>
            <w:top w:val="none" w:sz="0" w:space="0" w:color="auto"/>
            <w:left w:val="none" w:sz="0" w:space="0" w:color="auto"/>
            <w:bottom w:val="none" w:sz="0" w:space="0" w:color="auto"/>
            <w:right w:val="none" w:sz="0" w:space="0" w:color="auto"/>
          </w:divBdr>
        </w:div>
        <w:div w:id="530654160">
          <w:marLeft w:val="0"/>
          <w:marRight w:val="0"/>
          <w:marTop w:val="0"/>
          <w:marBottom w:val="0"/>
          <w:divBdr>
            <w:top w:val="none" w:sz="0" w:space="0" w:color="auto"/>
            <w:left w:val="none" w:sz="0" w:space="0" w:color="auto"/>
            <w:bottom w:val="none" w:sz="0" w:space="0" w:color="auto"/>
            <w:right w:val="none" w:sz="0" w:space="0" w:color="auto"/>
          </w:divBdr>
        </w:div>
        <w:div w:id="2071225911">
          <w:marLeft w:val="0"/>
          <w:marRight w:val="0"/>
          <w:marTop w:val="0"/>
          <w:marBottom w:val="0"/>
          <w:divBdr>
            <w:top w:val="none" w:sz="0" w:space="0" w:color="auto"/>
            <w:left w:val="none" w:sz="0" w:space="0" w:color="auto"/>
            <w:bottom w:val="none" w:sz="0" w:space="0" w:color="auto"/>
            <w:right w:val="none" w:sz="0" w:space="0" w:color="auto"/>
          </w:divBdr>
        </w:div>
        <w:div w:id="1955550732">
          <w:marLeft w:val="0"/>
          <w:marRight w:val="0"/>
          <w:marTop w:val="0"/>
          <w:marBottom w:val="0"/>
          <w:divBdr>
            <w:top w:val="none" w:sz="0" w:space="0" w:color="auto"/>
            <w:left w:val="none" w:sz="0" w:space="0" w:color="auto"/>
            <w:bottom w:val="none" w:sz="0" w:space="0" w:color="auto"/>
            <w:right w:val="none" w:sz="0" w:space="0" w:color="auto"/>
          </w:divBdr>
        </w:div>
        <w:div w:id="720518398">
          <w:marLeft w:val="0"/>
          <w:marRight w:val="0"/>
          <w:marTop w:val="0"/>
          <w:marBottom w:val="0"/>
          <w:divBdr>
            <w:top w:val="none" w:sz="0" w:space="0" w:color="auto"/>
            <w:left w:val="none" w:sz="0" w:space="0" w:color="auto"/>
            <w:bottom w:val="none" w:sz="0" w:space="0" w:color="auto"/>
            <w:right w:val="none" w:sz="0" w:space="0" w:color="auto"/>
          </w:divBdr>
        </w:div>
        <w:div w:id="1755122680">
          <w:marLeft w:val="0"/>
          <w:marRight w:val="0"/>
          <w:marTop w:val="0"/>
          <w:marBottom w:val="0"/>
          <w:divBdr>
            <w:top w:val="none" w:sz="0" w:space="0" w:color="auto"/>
            <w:left w:val="none" w:sz="0" w:space="0" w:color="auto"/>
            <w:bottom w:val="none" w:sz="0" w:space="0" w:color="auto"/>
            <w:right w:val="none" w:sz="0" w:space="0" w:color="auto"/>
          </w:divBdr>
        </w:div>
        <w:div w:id="1102604826">
          <w:marLeft w:val="0"/>
          <w:marRight w:val="0"/>
          <w:marTop w:val="0"/>
          <w:marBottom w:val="0"/>
          <w:divBdr>
            <w:top w:val="none" w:sz="0" w:space="0" w:color="auto"/>
            <w:left w:val="none" w:sz="0" w:space="0" w:color="auto"/>
            <w:bottom w:val="none" w:sz="0" w:space="0" w:color="auto"/>
            <w:right w:val="none" w:sz="0" w:space="0" w:color="auto"/>
          </w:divBdr>
        </w:div>
        <w:div w:id="397020887">
          <w:marLeft w:val="0"/>
          <w:marRight w:val="0"/>
          <w:marTop w:val="0"/>
          <w:marBottom w:val="0"/>
          <w:divBdr>
            <w:top w:val="none" w:sz="0" w:space="0" w:color="auto"/>
            <w:left w:val="none" w:sz="0" w:space="0" w:color="auto"/>
            <w:bottom w:val="none" w:sz="0" w:space="0" w:color="auto"/>
            <w:right w:val="none" w:sz="0" w:space="0" w:color="auto"/>
          </w:divBdr>
        </w:div>
        <w:div w:id="1312521701">
          <w:marLeft w:val="0"/>
          <w:marRight w:val="0"/>
          <w:marTop w:val="0"/>
          <w:marBottom w:val="0"/>
          <w:divBdr>
            <w:top w:val="none" w:sz="0" w:space="0" w:color="auto"/>
            <w:left w:val="none" w:sz="0" w:space="0" w:color="auto"/>
            <w:bottom w:val="none" w:sz="0" w:space="0" w:color="auto"/>
            <w:right w:val="none" w:sz="0" w:space="0" w:color="auto"/>
          </w:divBdr>
        </w:div>
        <w:div w:id="1749031643">
          <w:marLeft w:val="0"/>
          <w:marRight w:val="0"/>
          <w:marTop w:val="0"/>
          <w:marBottom w:val="0"/>
          <w:divBdr>
            <w:top w:val="none" w:sz="0" w:space="0" w:color="auto"/>
            <w:left w:val="none" w:sz="0" w:space="0" w:color="auto"/>
            <w:bottom w:val="none" w:sz="0" w:space="0" w:color="auto"/>
            <w:right w:val="none" w:sz="0" w:space="0" w:color="auto"/>
          </w:divBdr>
        </w:div>
        <w:div w:id="1719353482">
          <w:marLeft w:val="0"/>
          <w:marRight w:val="0"/>
          <w:marTop w:val="0"/>
          <w:marBottom w:val="0"/>
          <w:divBdr>
            <w:top w:val="none" w:sz="0" w:space="0" w:color="auto"/>
            <w:left w:val="none" w:sz="0" w:space="0" w:color="auto"/>
            <w:bottom w:val="none" w:sz="0" w:space="0" w:color="auto"/>
            <w:right w:val="none" w:sz="0" w:space="0" w:color="auto"/>
          </w:divBdr>
        </w:div>
        <w:div w:id="7024103">
          <w:marLeft w:val="0"/>
          <w:marRight w:val="0"/>
          <w:marTop w:val="0"/>
          <w:marBottom w:val="0"/>
          <w:divBdr>
            <w:top w:val="none" w:sz="0" w:space="0" w:color="auto"/>
            <w:left w:val="none" w:sz="0" w:space="0" w:color="auto"/>
            <w:bottom w:val="none" w:sz="0" w:space="0" w:color="auto"/>
            <w:right w:val="none" w:sz="0" w:space="0" w:color="auto"/>
          </w:divBdr>
        </w:div>
        <w:div w:id="251474219">
          <w:marLeft w:val="0"/>
          <w:marRight w:val="0"/>
          <w:marTop w:val="0"/>
          <w:marBottom w:val="0"/>
          <w:divBdr>
            <w:top w:val="none" w:sz="0" w:space="0" w:color="auto"/>
            <w:left w:val="none" w:sz="0" w:space="0" w:color="auto"/>
            <w:bottom w:val="none" w:sz="0" w:space="0" w:color="auto"/>
            <w:right w:val="none" w:sz="0" w:space="0" w:color="auto"/>
          </w:divBdr>
        </w:div>
        <w:div w:id="1483888227">
          <w:marLeft w:val="0"/>
          <w:marRight w:val="0"/>
          <w:marTop w:val="0"/>
          <w:marBottom w:val="0"/>
          <w:divBdr>
            <w:top w:val="none" w:sz="0" w:space="0" w:color="auto"/>
            <w:left w:val="none" w:sz="0" w:space="0" w:color="auto"/>
            <w:bottom w:val="none" w:sz="0" w:space="0" w:color="auto"/>
            <w:right w:val="none" w:sz="0" w:space="0" w:color="auto"/>
          </w:divBdr>
        </w:div>
        <w:div w:id="593704774">
          <w:marLeft w:val="0"/>
          <w:marRight w:val="0"/>
          <w:marTop w:val="0"/>
          <w:marBottom w:val="0"/>
          <w:divBdr>
            <w:top w:val="none" w:sz="0" w:space="0" w:color="auto"/>
            <w:left w:val="none" w:sz="0" w:space="0" w:color="auto"/>
            <w:bottom w:val="none" w:sz="0" w:space="0" w:color="auto"/>
            <w:right w:val="none" w:sz="0" w:space="0" w:color="auto"/>
          </w:divBdr>
        </w:div>
        <w:div w:id="384376665">
          <w:marLeft w:val="0"/>
          <w:marRight w:val="0"/>
          <w:marTop w:val="0"/>
          <w:marBottom w:val="0"/>
          <w:divBdr>
            <w:top w:val="none" w:sz="0" w:space="0" w:color="auto"/>
            <w:left w:val="none" w:sz="0" w:space="0" w:color="auto"/>
            <w:bottom w:val="none" w:sz="0" w:space="0" w:color="auto"/>
            <w:right w:val="none" w:sz="0" w:space="0" w:color="auto"/>
          </w:divBdr>
        </w:div>
        <w:div w:id="602033725">
          <w:marLeft w:val="0"/>
          <w:marRight w:val="0"/>
          <w:marTop w:val="0"/>
          <w:marBottom w:val="0"/>
          <w:divBdr>
            <w:top w:val="none" w:sz="0" w:space="0" w:color="auto"/>
            <w:left w:val="none" w:sz="0" w:space="0" w:color="auto"/>
            <w:bottom w:val="none" w:sz="0" w:space="0" w:color="auto"/>
            <w:right w:val="none" w:sz="0" w:space="0" w:color="auto"/>
          </w:divBdr>
        </w:div>
        <w:div w:id="509300159">
          <w:marLeft w:val="0"/>
          <w:marRight w:val="0"/>
          <w:marTop w:val="0"/>
          <w:marBottom w:val="0"/>
          <w:divBdr>
            <w:top w:val="none" w:sz="0" w:space="0" w:color="auto"/>
            <w:left w:val="none" w:sz="0" w:space="0" w:color="auto"/>
            <w:bottom w:val="none" w:sz="0" w:space="0" w:color="auto"/>
            <w:right w:val="none" w:sz="0" w:space="0" w:color="auto"/>
          </w:divBdr>
        </w:div>
        <w:div w:id="1062172924">
          <w:marLeft w:val="0"/>
          <w:marRight w:val="0"/>
          <w:marTop w:val="0"/>
          <w:marBottom w:val="0"/>
          <w:divBdr>
            <w:top w:val="none" w:sz="0" w:space="0" w:color="auto"/>
            <w:left w:val="none" w:sz="0" w:space="0" w:color="auto"/>
            <w:bottom w:val="none" w:sz="0" w:space="0" w:color="auto"/>
            <w:right w:val="none" w:sz="0" w:space="0" w:color="auto"/>
          </w:divBdr>
        </w:div>
        <w:div w:id="201284830">
          <w:marLeft w:val="0"/>
          <w:marRight w:val="0"/>
          <w:marTop w:val="0"/>
          <w:marBottom w:val="0"/>
          <w:divBdr>
            <w:top w:val="none" w:sz="0" w:space="0" w:color="auto"/>
            <w:left w:val="none" w:sz="0" w:space="0" w:color="auto"/>
            <w:bottom w:val="none" w:sz="0" w:space="0" w:color="auto"/>
            <w:right w:val="none" w:sz="0" w:space="0" w:color="auto"/>
          </w:divBdr>
        </w:div>
        <w:div w:id="1712802868">
          <w:marLeft w:val="0"/>
          <w:marRight w:val="0"/>
          <w:marTop w:val="0"/>
          <w:marBottom w:val="0"/>
          <w:divBdr>
            <w:top w:val="none" w:sz="0" w:space="0" w:color="auto"/>
            <w:left w:val="none" w:sz="0" w:space="0" w:color="auto"/>
            <w:bottom w:val="none" w:sz="0" w:space="0" w:color="auto"/>
            <w:right w:val="none" w:sz="0" w:space="0" w:color="auto"/>
          </w:divBdr>
        </w:div>
        <w:div w:id="1998606418">
          <w:marLeft w:val="0"/>
          <w:marRight w:val="0"/>
          <w:marTop w:val="0"/>
          <w:marBottom w:val="0"/>
          <w:divBdr>
            <w:top w:val="none" w:sz="0" w:space="0" w:color="auto"/>
            <w:left w:val="none" w:sz="0" w:space="0" w:color="auto"/>
            <w:bottom w:val="none" w:sz="0" w:space="0" w:color="auto"/>
            <w:right w:val="none" w:sz="0" w:space="0" w:color="auto"/>
          </w:divBdr>
        </w:div>
        <w:div w:id="1748067322">
          <w:marLeft w:val="0"/>
          <w:marRight w:val="0"/>
          <w:marTop w:val="0"/>
          <w:marBottom w:val="0"/>
          <w:divBdr>
            <w:top w:val="none" w:sz="0" w:space="0" w:color="auto"/>
            <w:left w:val="none" w:sz="0" w:space="0" w:color="auto"/>
            <w:bottom w:val="none" w:sz="0" w:space="0" w:color="auto"/>
            <w:right w:val="none" w:sz="0" w:space="0" w:color="auto"/>
          </w:divBdr>
        </w:div>
        <w:div w:id="171647937">
          <w:marLeft w:val="0"/>
          <w:marRight w:val="0"/>
          <w:marTop w:val="0"/>
          <w:marBottom w:val="0"/>
          <w:divBdr>
            <w:top w:val="none" w:sz="0" w:space="0" w:color="auto"/>
            <w:left w:val="none" w:sz="0" w:space="0" w:color="auto"/>
            <w:bottom w:val="none" w:sz="0" w:space="0" w:color="auto"/>
            <w:right w:val="none" w:sz="0" w:space="0" w:color="auto"/>
          </w:divBdr>
        </w:div>
        <w:div w:id="740172975">
          <w:marLeft w:val="0"/>
          <w:marRight w:val="0"/>
          <w:marTop w:val="0"/>
          <w:marBottom w:val="0"/>
          <w:divBdr>
            <w:top w:val="none" w:sz="0" w:space="0" w:color="auto"/>
            <w:left w:val="none" w:sz="0" w:space="0" w:color="auto"/>
            <w:bottom w:val="none" w:sz="0" w:space="0" w:color="auto"/>
            <w:right w:val="none" w:sz="0" w:space="0" w:color="auto"/>
          </w:divBdr>
        </w:div>
        <w:div w:id="1786314812">
          <w:marLeft w:val="0"/>
          <w:marRight w:val="0"/>
          <w:marTop w:val="0"/>
          <w:marBottom w:val="0"/>
          <w:divBdr>
            <w:top w:val="none" w:sz="0" w:space="0" w:color="auto"/>
            <w:left w:val="none" w:sz="0" w:space="0" w:color="auto"/>
            <w:bottom w:val="none" w:sz="0" w:space="0" w:color="auto"/>
            <w:right w:val="none" w:sz="0" w:space="0" w:color="auto"/>
          </w:divBdr>
        </w:div>
        <w:div w:id="1941713981">
          <w:marLeft w:val="0"/>
          <w:marRight w:val="0"/>
          <w:marTop w:val="0"/>
          <w:marBottom w:val="0"/>
          <w:divBdr>
            <w:top w:val="none" w:sz="0" w:space="0" w:color="auto"/>
            <w:left w:val="none" w:sz="0" w:space="0" w:color="auto"/>
            <w:bottom w:val="none" w:sz="0" w:space="0" w:color="auto"/>
            <w:right w:val="none" w:sz="0" w:space="0" w:color="auto"/>
          </w:divBdr>
        </w:div>
        <w:div w:id="648436724">
          <w:marLeft w:val="0"/>
          <w:marRight w:val="0"/>
          <w:marTop w:val="0"/>
          <w:marBottom w:val="0"/>
          <w:divBdr>
            <w:top w:val="none" w:sz="0" w:space="0" w:color="auto"/>
            <w:left w:val="none" w:sz="0" w:space="0" w:color="auto"/>
            <w:bottom w:val="none" w:sz="0" w:space="0" w:color="auto"/>
            <w:right w:val="none" w:sz="0" w:space="0" w:color="auto"/>
          </w:divBdr>
        </w:div>
        <w:div w:id="1081367176">
          <w:marLeft w:val="0"/>
          <w:marRight w:val="0"/>
          <w:marTop w:val="0"/>
          <w:marBottom w:val="0"/>
          <w:divBdr>
            <w:top w:val="none" w:sz="0" w:space="0" w:color="auto"/>
            <w:left w:val="none" w:sz="0" w:space="0" w:color="auto"/>
            <w:bottom w:val="none" w:sz="0" w:space="0" w:color="auto"/>
            <w:right w:val="none" w:sz="0" w:space="0" w:color="auto"/>
          </w:divBdr>
        </w:div>
        <w:div w:id="1068839272">
          <w:marLeft w:val="0"/>
          <w:marRight w:val="0"/>
          <w:marTop w:val="0"/>
          <w:marBottom w:val="0"/>
          <w:divBdr>
            <w:top w:val="none" w:sz="0" w:space="0" w:color="auto"/>
            <w:left w:val="none" w:sz="0" w:space="0" w:color="auto"/>
            <w:bottom w:val="none" w:sz="0" w:space="0" w:color="auto"/>
            <w:right w:val="none" w:sz="0" w:space="0" w:color="auto"/>
          </w:divBdr>
        </w:div>
        <w:div w:id="1780097632">
          <w:marLeft w:val="0"/>
          <w:marRight w:val="0"/>
          <w:marTop w:val="0"/>
          <w:marBottom w:val="0"/>
          <w:divBdr>
            <w:top w:val="none" w:sz="0" w:space="0" w:color="auto"/>
            <w:left w:val="none" w:sz="0" w:space="0" w:color="auto"/>
            <w:bottom w:val="none" w:sz="0" w:space="0" w:color="auto"/>
            <w:right w:val="none" w:sz="0" w:space="0" w:color="auto"/>
          </w:divBdr>
        </w:div>
        <w:div w:id="1269779173">
          <w:marLeft w:val="0"/>
          <w:marRight w:val="0"/>
          <w:marTop w:val="0"/>
          <w:marBottom w:val="0"/>
          <w:divBdr>
            <w:top w:val="none" w:sz="0" w:space="0" w:color="auto"/>
            <w:left w:val="none" w:sz="0" w:space="0" w:color="auto"/>
            <w:bottom w:val="none" w:sz="0" w:space="0" w:color="auto"/>
            <w:right w:val="none" w:sz="0" w:space="0" w:color="auto"/>
          </w:divBdr>
        </w:div>
        <w:div w:id="1084570378">
          <w:marLeft w:val="0"/>
          <w:marRight w:val="0"/>
          <w:marTop w:val="0"/>
          <w:marBottom w:val="0"/>
          <w:divBdr>
            <w:top w:val="none" w:sz="0" w:space="0" w:color="auto"/>
            <w:left w:val="none" w:sz="0" w:space="0" w:color="auto"/>
            <w:bottom w:val="none" w:sz="0" w:space="0" w:color="auto"/>
            <w:right w:val="none" w:sz="0" w:space="0" w:color="auto"/>
          </w:divBdr>
        </w:div>
        <w:div w:id="220873044">
          <w:marLeft w:val="0"/>
          <w:marRight w:val="0"/>
          <w:marTop w:val="0"/>
          <w:marBottom w:val="0"/>
          <w:divBdr>
            <w:top w:val="none" w:sz="0" w:space="0" w:color="auto"/>
            <w:left w:val="none" w:sz="0" w:space="0" w:color="auto"/>
            <w:bottom w:val="none" w:sz="0" w:space="0" w:color="auto"/>
            <w:right w:val="none" w:sz="0" w:space="0" w:color="auto"/>
          </w:divBdr>
        </w:div>
      </w:divsChild>
    </w:div>
    <w:div w:id="1335381944">
      <w:bodyDiv w:val="1"/>
      <w:marLeft w:val="0"/>
      <w:marRight w:val="0"/>
      <w:marTop w:val="0"/>
      <w:marBottom w:val="0"/>
      <w:divBdr>
        <w:top w:val="none" w:sz="0" w:space="0" w:color="auto"/>
        <w:left w:val="none" w:sz="0" w:space="0" w:color="auto"/>
        <w:bottom w:val="none" w:sz="0" w:space="0" w:color="auto"/>
        <w:right w:val="none" w:sz="0" w:space="0" w:color="auto"/>
      </w:divBdr>
    </w:div>
    <w:div w:id="1424453658">
      <w:bodyDiv w:val="1"/>
      <w:marLeft w:val="0"/>
      <w:marRight w:val="0"/>
      <w:marTop w:val="0"/>
      <w:marBottom w:val="0"/>
      <w:divBdr>
        <w:top w:val="none" w:sz="0" w:space="0" w:color="auto"/>
        <w:left w:val="none" w:sz="0" w:space="0" w:color="auto"/>
        <w:bottom w:val="none" w:sz="0" w:space="0" w:color="auto"/>
        <w:right w:val="none" w:sz="0" w:space="0" w:color="auto"/>
      </w:divBdr>
      <w:divsChild>
        <w:div w:id="1998875917">
          <w:marLeft w:val="0"/>
          <w:marRight w:val="0"/>
          <w:marTop w:val="0"/>
          <w:marBottom w:val="0"/>
          <w:divBdr>
            <w:top w:val="none" w:sz="0" w:space="0" w:color="auto"/>
            <w:left w:val="none" w:sz="0" w:space="0" w:color="auto"/>
            <w:bottom w:val="none" w:sz="0" w:space="0" w:color="auto"/>
            <w:right w:val="none" w:sz="0" w:space="0" w:color="auto"/>
          </w:divBdr>
        </w:div>
        <w:div w:id="657656857">
          <w:marLeft w:val="0"/>
          <w:marRight w:val="0"/>
          <w:marTop w:val="0"/>
          <w:marBottom w:val="0"/>
          <w:divBdr>
            <w:top w:val="none" w:sz="0" w:space="0" w:color="auto"/>
            <w:left w:val="none" w:sz="0" w:space="0" w:color="auto"/>
            <w:bottom w:val="none" w:sz="0" w:space="0" w:color="auto"/>
            <w:right w:val="none" w:sz="0" w:space="0" w:color="auto"/>
          </w:divBdr>
        </w:div>
        <w:div w:id="889852222">
          <w:marLeft w:val="0"/>
          <w:marRight w:val="0"/>
          <w:marTop w:val="0"/>
          <w:marBottom w:val="0"/>
          <w:divBdr>
            <w:top w:val="none" w:sz="0" w:space="0" w:color="auto"/>
            <w:left w:val="none" w:sz="0" w:space="0" w:color="auto"/>
            <w:bottom w:val="none" w:sz="0" w:space="0" w:color="auto"/>
            <w:right w:val="none" w:sz="0" w:space="0" w:color="auto"/>
          </w:divBdr>
        </w:div>
        <w:div w:id="58673735">
          <w:marLeft w:val="0"/>
          <w:marRight w:val="0"/>
          <w:marTop w:val="0"/>
          <w:marBottom w:val="0"/>
          <w:divBdr>
            <w:top w:val="none" w:sz="0" w:space="0" w:color="auto"/>
            <w:left w:val="none" w:sz="0" w:space="0" w:color="auto"/>
            <w:bottom w:val="none" w:sz="0" w:space="0" w:color="auto"/>
            <w:right w:val="none" w:sz="0" w:space="0" w:color="auto"/>
          </w:divBdr>
        </w:div>
        <w:div w:id="619148661">
          <w:marLeft w:val="0"/>
          <w:marRight w:val="0"/>
          <w:marTop w:val="0"/>
          <w:marBottom w:val="0"/>
          <w:divBdr>
            <w:top w:val="none" w:sz="0" w:space="0" w:color="auto"/>
            <w:left w:val="none" w:sz="0" w:space="0" w:color="auto"/>
            <w:bottom w:val="none" w:sz="0" w:space="0" w:color="auto"/>
            <w:right w:val="none" w:sz="0" w:space="0" w:color="auto"/>
          </w:divBdr>
        </w:div>
        <w:div w:id="682173922">
          <w:marLeft w:val="0"/>
          <w:marRight w:val="0"/>
          <w:marTop w:val="0"/>
          <w:marBottom w:val="0"/>
          <w:divBdr>
            <w:top w:val="none" w:sz="0" w:space="0" w:color="auto"/>
            <w:left w:val="none" w:sz="0" w:space="0" w:color="auto"/>
            <w:bottom w:val="none" w:sz="0" w:space="0" w:color="auto"/>
            <w:right w:val="none" w:sz="0" w:space="0" w:color="auto"/>
          </w:divBdr>
        </w:div>
        <w:div w:id="1673139383">
          <w:marLeft w:val="0"/>
          <w:marRight w:val="0"/>
          <w:marTop w:val="0"/>
          <w:marBottom w:val="0"/>
          <w:divBdr>
            <w:top w:val="none" w:sz="0" w:space="0" w:color="auto"/>
            <w:left w:val="none" w:sz="0" w:space="0" w:color="auto"/>
            <w:bottom w:val="none" w:sz="0" w:space="0" w:color="auto"/>
            <w:right w:val="none" w:sz="0" w:space="0" w:color="auto"/>
          </w:divBdr>
        </w:div>
        <w:div w:id="894774494">
          <w:marLeft w:val="0"/>
          <w:marRight w:val="0"/>
          <w:marTop w:val="0"/>
          <w:marBottom w:val="0"/>
          <w:divBdr>
            <w:top w:val="none" w:sz="0" w:space="0" w:color="auto"/>
            <w:left w:val="none" w:sz="0" w:space="0" w:color="auto"/>
            <w:bottom w:val="none" w:sz="0" w:space="0" w:color="auto"/>
            <w:right w:val="none" w:sz="0" w:space="0" w:color="auto"/>
          </w:divBdr>
        </w:div>
        <w:div w:id="1166630697">
          <w:marLeft w:val="0"/>
          <w:marRight w:val="0"/>
          <w:marTop w:val="0"/>
          <w:marBottom w:val="0"/>
          <w:divBdr>
            <w:top w:val="none" w:sz="0" w:space="0" w:color="auto"/>
            <w:left w:val="none" w:sz="0" w:space="0" w:color="auto"/>
            <w:bottom w:val="none" w:sz="0" w:space="0" w:color="auto"/>
            <w:right w:val="none" w:sz="0" w:space="0" w:color="auto"/>
          </w:divBdr>
        </w:div>
        <w:div w:id="1499810247">
          <w:marLeft w:val="0"/>
          <w:marRight w:val="0"/>
          <w:marTop w:val="0"/>
          <w:marBottom w:val="0"/>
          <w:divBdr>
            <w:top w:val="none" w:sz="0" w:space="0" w:color="auto"/>
            <w:left w:val="none" w:sz="0" w:space="0" w:color="auto"/>
            <w:bottom w:val="none" w:sz="0" w:space="0" w:color="auto"/>
            <w:right w:val="none" w:sz="0" w:space="0" w:color="auto"/>
          </w:divBdr>
        </w:div>
        <w:div w:id="2057773416">
          <w:marLeft w:val="0"/>
          <w:marRight w:val="0"/>
          <w:marTop w:val="0"/>
          <w:marBottom w:val="0"/>
          <w:divBdr>
            <w:top w:val="none" w:sz="0" w:space="0" w:color="auto"/>
            <w:left w:val="none" w:sz="0" w:space="0" w:color="auto"/>
            <w:bottom w:val="none" w:sz="0" w:space="0" w:color="auto"/>
            <w:right w:val="none" w:sz="0" w:space="0" w:color="auto"/>
          </w:divBdr>
        </w:div>
        <w:div w:id="440953458">
          <w:marLeft w:val="0"/>
          <w:marRight w:val="0"/>
          <w:marTop w:val="0"/>
          <w:marBottom w:val="0"/>
          <w:divBdr>
            <w:top w:val="none" w:sz="0" w:space="0" w:color="auto"/>
            <w:left w:val="none" w:sz="0" w:space="0" w:color="auto"/>
            <w:bottom w:val="none" w:sz="0" w:space="0" w:color="auto"/>
            <w:right w:val="none" w:sz="0" w:space="0" w:color="auto"/>
          </w:divBdr>
        </w:div>
        <w:div w:id="913473442">
          <w:marLeft w:val="0"/>
          <w:marRight w:val="0"/>
          <w:marTop w:val="0"/>
          <w:marBottom w:val="0"/>
          <w:divBdr>
            <w:top w:val="none" w:sz="0" w:space="0" w:color="auto"/>
            <w:left w:val="none" w:sz="0" w:space="0" w:color="auto"/>
            <w:bottom w:val="none" w:sz="0" w:space="0" w:color="auto"/>
            <w:right w:val="none" w:sz="0" w:space="0" w:color="auto"/>
          </w:divBdr>
        </w:div>
        <w:div w:id="154031547">
          <w:marLeft w:val="0"/>
          <w:marRight w:val="0"/>
          <w:marTop w:val="0"/>
          <w:marBottom w:val="0"/>
          <w:divBdr>
            <w:top w:val="none" w:sz="0" w:space="0" w:color="auto"/>
            <w:left w:val="none" w:sz="0" w:space="0" w:color="auto"/>
            <w:bottom w:val="none" w:sz="0" w:space="0" w:color="auto"/>
            <w:right w:val="none" w:sz="0" w:space="0" w:color="auto"/>
          </w:divBdr>
        </w:div>
        <w:div w:id="120075309">
          <w:marLeft w:val="0"/>
          <w:marRight w:val="0"/>
          <w:marTop w:val="0"/>
          <w:marBottom w:val="0"/>
          <w:divBdr>
            <w:top w:val="none" w:sz="0" w:space="0" w:color="auto"/>
            <w:left w:val="none" w:sz="0" w:space="0" w:color="auto"/>
            <w:bottom w:val="none" w:sz="0" w:space="0" w:color="auto"/>
            <w:right w:val="none" w:sz="0" w:space="0" w:color="auto"/>
          </w:divBdr>
        </w:div>
        <w:div w:id="1074159805">
          <w:marLeft w:val="0"/>
          <w:marRight w:val="0"/>
          <w:marTop w:val="0"/>
          <w:marBottom w:val="0"/>
          <w:divBdr>
            <w:top w:val="none" w:sz="0" w:space="0" w:color="auto"/>
            <w:left w:val="none" w:sz="0" w:space="0" w:color="auto"/>
            <w:bottom w:val="none" w:sz="0" w:space="0" w:color="auto"/>
            <w:right w:val="none" w:sz="0" w:space="0" w:color="auto"/>
          </w:divBdr>
        </w:div>
        <w:div w:id="1594241659">
          <w:marLeft w:val="0"/>
          <w:marRight w:val="0"/>
          <w:marTop w:val="0"/>
          <w:marBottom w:val="0"/>
          <w:divBdr>
            <w:top w:val="none" w:sz="0" w:space="0" w:color="auto"/>
            <w:left w:val="none" w:sz="0" w:space="0" w:color="auto"/>
            <w:bottom w:val="none" w:sz="0" w:space="0" w:color="auto"/>
            <w:right w:val="none" w:sz="0" w:space="0" w:color="auto"/>
          </w:divBdr>
        </w:div>
        <w:div w:id="736517862">
          <w:marLeft w:val="0"/>
          <w:marRight w:val="0"/>
          <w:marTop w:val="0"/>
          <w:marBottom w:val="0"/>
          <w:divBdr>
            <w:top w:val="none" w:sz="0" w:space="0" w:color="auto"/>
            <w:left w:val="none" w:sz="0" w:space="0" w:color="auto"/>
            <w:bottom w:val="none" w:sz="0" w:space="0" w:color="auto"/>
            <w:right w:val="none" w:sz="0" w:space="0" w:color="auto"/>
          </w:divBdr>
        </w:div>
        <w:div w:id="1301425863">
          <w:marLeft w:val="0"/>
          <w:marRight w:val="0"/>
          <w:marTop w:val="0"/>
          <w:marBottom w:val="0"/>
          <w:divBdr>
            <w:top w:val="none" w:sz="0" w:space="0" w:color="auto"/>
            <w:left w:val="none" w:sz="0" w:space="0" w:color="auto"/>
            <w:bottom w:val="none" w:sz="0" w:space="0" w:color="auto"/>
            <w:right w:val="none" w:sz="0" w:space="0" w:color="auto"/>
          </w:divBdr>
        </w:div>
        <w:div w:id="577250305">
          <w:marLeft w:val="0"/>
          <w:marRight w:val="0"/>
          <w:marTop w:val="0"/>
          <w:marBottom w:val="0"/>
          <w:divBdr>
            <w:top w:val="none" w:sz="0" w:space="0" w:color="auto"/>
            <w:left w:val="none" w:sz="0" w:space="0" w:color="auto"/>
            <w:bottom w:val="none" w:sz="0" w:space="0" w:color="auto"/>
            <w:right w:val="none" w:sz="0" w:space="0" w:color="auto"/>
          </w:divBdr>
        </w:div>
        <w:div w:id="1332753949">
          <w:marLeft w:val="0"/>
          <w:marRight w:val="0"/>
          <w:marTop w:val="0"/>
          <w:marBottom w:val="0"/>
          <w:divBdr>
            <w:top w:val="none" w:sz="0" w:space="0" w:color="auto"/>
            <w:left w:val="none" w:sz="0" w:space="0" w:color="auto"/>
            <w:bottom w:val="none" w:sz="0" w:space="0" w:color="auto"/>
            <w:right w:val="none" w:sz="0" w:space="0" w:color="auto"/>
          </w:divBdr>
        </w:div>
        <w:div w:id="197936692">
          <w:marLeft w:val="0"/>
          <w:marRight w:val="0"/>
          <w:marTop w:val="0"/>
          <w:marBottom w:val="0"/>
          <w:divBdr>
            <w:top w:val="none" w:sz="0" w:space="0" w:color="auto"/>
            <w:left w:val="none" w:sz="0" w:space="0" w:color="auto"/>
            <w:bottom w:val="none" w:sz="0" w:space="0" w:color="auto"/>
            <w:right w:val="none" w:sz="0" w:space="0" w:color="auto"/>
          </w:divBdr>
        </w:div>
        <w:div w:id="1402602183">
          <w:marLeft w:val="0"/>
          <w:marRight w:val="0"/>
          <w:marTop w:val="0"/>
          <w:marBottom w:val="0"/>
          <w:divBdr>
            <w:top w:val="none" w:sz="0" w:space="0" w:color="auto"/>
            <w:left w:val="none" w:sz="0" w:space="0" w:color="auto"/>
            <w:bottom w:val="none" w:sz="0" w:space="0" w:color="auto"/>
            <w:right w:val="none" w:sz="0" w:space="0" w:color="auto"/>
          </w:divBdr>
        </w:div>
        <w:div w:id="103235519">
          <w:marLeft w:val="0"/>
          <w:marRight w:val="0"/>
          <w:marTop w:val="0"/>
          <w:marBottom w:val="0"/>
          <w:divBdr>
            <w:top w:val="none" w:sz="0" w:space="0" w:color="auto"/>
            <w:left w:val="none" w:sz="0" w:space="0" w:color="auto"/>
            <w:bottom w:val="none" w:sz="0" w:space="0" w:color="auto"/>
            <w:right w:val="none" w:sz="0" w:space="0" w:color="auto"/>
          </w:divBdr>
        </w:div>
        <w:div w:id="588200355">
          <w:marLeft w:val="0"/>
          <w:marRight w:val="0"/>
          <w:marTop w:val="0"/>
          <w:marBottom w:val="0"/>
          <w:divBdr>
            <w:top w:val="none" w:sz="0" w:space="0" w:color="auto"/>
            <w:left w:val="none" w:sz="0" w:space="0" w:color="auto"/>
            <w:bottom w:val="none" w:sz="0" w:space="0" w:color="auto"/>
            <w:right w:val="none" w:sz="0" w:space="0" w:color="auto"/>
          </w:divBdr>
        </w:div>
        <w:div w:id="1182475926">
          <w:marLeft w:val="0"/>
          <w:marRight w:val="0"/>
          <w:marTop w:val="0"/>
          <w:marBottom w:val="0"/>
          <w:divBdr>
            <w:top w:val="none" w:sz="0" w:space="0" w:color="auto"/>
            <w:left w:val="none" w:sz="0" w:space="0" w:color="auto"/>
            <w:bottom w:val="none" w:sz="0" w:space="0" w:color="auto"/>
            <w:right w:val="none" w:sz="0" w:space="0" w:color="auto"/>
          </w:divBdr>
        </w:div>
        <w:div w:id="1433237851">
          <w:marLeft w:val="0"/>
          <w:marRight w:val="0"/>
          <w:marTop w:val="0"/>
          <w:marBottom w:val="0"/>
          <w:divBdr>
            <w:top w:val="none" w:sz="0" w:space="0" w:color="auto"/>
            <w:left w:val="none" w:sz="0" w:space="0" w:color="auto"/>
            <w:bottom w:val="none" w:sz="0" w:space="0" w:color="auto"/>
            <w:right w:val="none" w:sz="0" w:space="0" w:color="auto"/>
          </w:divBdr>
        </w:div>
        <w:div w:id="904724857">
          <w:marLeft w:val="0"/>
          <w:marRight w:val="0"/>
          <w:marTop w:val="0"/>
          <w:marBottom w:val="0"/>
          <w:divBdr>
            <w:top w:val="none" w:sz="0" w:space="0" w:color="auto"/>
            <w:left w:val="none" w:sz="0" w:space="0" w:color="auto"/>
            <w:bottom w:val="none" w:sz="0" w:space="0" w:color="auto"/>
            <w:right w:val="none" w:sz="0" w:space="0" w:color="auto"/>
          </w:divBdr>
        </w:div>
        <w:div w:id="385614904">
          <w:marLeft w:val="0"/>
          <w:marRight w:val="0"/>
          <w:marTop w:val="0"/>
          <w:marBottom w:val="0"/>
          <w:divBdr>
            <w:top w:val="none" w:sz="0" w:space="0" w:color="auto"/>
            <w:left w:val="none" w:sz="0" w:space="0" w:color="auto"/>
            <w:bottom w:val="none" w:sz="0" w:space="0" w:color="auto"/>
            <w:right w:val="none" w:sz="0" w:space="0" w:color="auto"/>
          </w:divBdr>
        </w:div>
        <w:div w:id="1373338620">
          <w:marLeft w:val="0"/>
          <w:marRight w:val="0"/>
          <w:marTop w:val="0"/>
          <w:marBottom w:val="0"/>
          <w:divBdr>
            <w:top w:val="none" w:sz="0" w:space="0" w:color="auto"/>
            <w:left w:val="none" w:sz="0" w:space="0" w:color="auto"/>
            <w:bottom w:val="none" w:sz="0" w:space="0" w:color="auto"/>
            <w:right w:val="none" w:sz="0" w:space="0" w:color="auto"/>
          </w:divBdr>
        </w:div>
        <w:div w:id="807012368">
          <w:marLeft w:val="0"/>
          <w:marRight w:val="0"/>
          <w:marTop w:val="0"/>
          <w:marBottom w:val="0"/>
          <w:divBdr>
            <w:top w:val="none" w:sz="0" w:space="0" w:color="auto"/>
            <w:left w:val="none" w:sz="0" w:space="0" w:color="auto"/>
            <w:bottom w:val="none" w:sz="0" w:space="0" w:color="auto"/>
            <w:right w:val="none" w:sz="0" w:space="0" w:color="auto"/>
          </w:divBdr>
        </w:div>
        <w:div w:id="1734506692">
          <w:marLeft w:val="0"/>
          <w:marRight w:val="0"/>
          <w:marTop w:val="0"/>
          <w:marBottom w:val="0"/>
          <w:divBdr>
            <w:top w:val="none" w:sz="0" w:space="0" w:color="auto"/>
            <w:left w:val="none" w:sz="0" w:space="0" w:color="auto"/>
            <w:bottom w:val="none" w:sz="0" w:space="0" w:color="auto"/>
            <w:right w:val="none" w:sz="0" w:space="0" w:color="auto"/>
          </w:divBdr>
        </w:div>
        <w:div w:id="544753127">
          <w:marLeft w:val="0"/>
          <w:marRight w:val="0"/>
          <w:marTop w:val="0"/>
          <w:marBottom w:val="0"/>
          <w:divBdr>
            <w:top w:val="none" w:sz="0" w:space="0" w:color="auto"/>
            <w:left w:val="none" w:sz="0" w:space="0" w:color="auto"/>
            <w:bottom w:val="none" w:sz="0" w:space="0" w:color="auto"/>
            <w:right w:val="none" w:sz="0" w:space="0" w:color="auto"/>
          </w:divBdr>
        </w:div>
        <w:div w:id="1501198518">
          <w:marLeft w:val="0"/>
          <w:marRight w:val="0"/>
          <w:marTop w:val="0"/>
          <w:marBottom w:val="0"/>
          <w:divBdr>
            <w:top w:val="none" w:sz="0" w:space="0" w:color="auto"/>
            <w:left w:val="none" w:sz="0" w:space="0" w:color="auto"/>
            <w:bottom w:val="none" w:sz="0" w:space="0" w:color="auto"/>
            <w:right w:val="none" w:sz="0" w:space="0" w:color="auto"/>
          </w:divBdr>
        </w:div>
        <w:div w:id="298345143">
          <w:marLeft w:val="0"/>
          <w:marRight w:val="0"/>
          <w:marTop w:val="0"/>
          <w:marBottom w:val="0"/>
          <w:divBdr>
            <w:top w:val="none" w:sz="0" w:space="0" w:color="auto"/>
            <w:left w:val="none" w:sz="0" w:space="0" w:color="auto"/>
            <w:bottom w:val="none" w:sz="0" w:space="0" w:color="auto"/>
            <w:right w:val="none" w:sz="0" w:space="0" w:color="auto"/>
          </w:divBdr>
        </w:div>
        <w:div w:id="859397808">
          <w:marLeft w:val="0"/>
          <w:marRight w:val="0"/>
          <w:marTop w:val="0"/>
          <w:marBottom w:val="0"/>
          <w:divBdr>
            <w:top w:val="none" w:sz="0" w:space="0" w:color="auto"/>
            <w:left w:val="none" w:sz="0" w:space="0" w:color="auto"/>
            <w:bottom w:val="none" w:sz="0" w:space="0" w:color="auto"/>
            <w:right w:val="none" w:sz="0" w:space="0" w:color="auto"/>
          </w:divBdr>
        </w:div>
        <w:div w:id="526871219">
          <w:marLeft w:val="0"/>
          <w:marRight w:val="0"/>
          <w:marTop w:val="0"/>
          <w:marBottom w:val="0"/>
          <w:divBdr>
            <w:top w:val="none" w:sz="0" w:space="0" w:color="auto"/>
            <w:left w:val="none" w:sz="0" w:space="0" w:color="auto"/>
            <w:bottom w:val="none" w:sz="0" w:space="0" w:color="auto"/>
            <w:right w:val="none" w:sz="0" w:space="0" w:color="auto"/>
          </w:divBdr>
        </w:div>
        <w:div w:id="7566265">
          <w:marLeft w:val="0"/>
          <w:marRight w:val="0"/>
          <w:marTop w:val="0"/>
          <w:marBottom w:val="0"/>
          <w:divBdr>
            <w:top w:val="none" w:sz="0" w:space="0" w:color="auto"/>
            <w:left w:val="none" w:sz="0" w:space="0" w:color="auto"/>
            <w:bottom w:val="none" w:sz="0" w:space="0" w:color="auto"/>
            <w:right w:val="none" w:sz="0" w:space="0" w:color="auto"/>
          </w:divBdr>
        </w:div>
        <w:div w:id="966592852">
          <w:marLeft w:val="0"/>
          <w:marRight w:val="0"/>
          <w:marTop w:val="0"/>
          <w:marBottom w:val="0"/>
          <w:divBdr>
            <w:top w:val="none" w:sz="0" w:space="0" w:color="auto"/>
            <w:left w:val="none" w:sz="0" w:space="0" w:color="auto"/>
            <w:bottom w:val="none" w:sz="0" w:space="0" w:color="auto"/>
            <w:right w:val="none" w:sz="0" w:space="0" w:color="auto"/>
          </w:divBdr>
        </w:div>
        <w:div w:id="1707872907">
          <w:marLeft w:val="0"/>
          <w:marRight w:val="0"/>
          <w:marTop w:val="0"/>
          <w:marBottom w:val="0"/>
          <w:divBdr>
            <w:top w:val="none" w:sz="0" w:space="0" w:color="auto"/>
            <w:left w:val="none" w:sz="0" w:space="0" w:color="auto"/>
            <w:bottom w:val="none" w:sz="0" w:space="0" w:color="auto"/>
            <w:right w:val="none" w:sz="0" w:space="0" w:color="auto"/>
          </w:divBdr>
        </w:div>
        <w:div w:id="1607351575">
          <w:marLeft w:val="0"/>
          <w:marRight w:val="0"/>
          <w:marTop w:val="0"/>
          <w:marBottom w:val="0"/>
          <w:divBdr>
            <w:top w:val="none" w:sz="0" w:space="0" w:color="auto"/>
            <w:left w:val="none" w:sz="0" w:space="0" w:color="auto"/>
            <w:bottom w:val="none" w:sz="0" w:space="0" w:color="auto"/>
            <w:right w:val="none" w:sz="0" w:space="0" w:color="auto"/>
          </w:divBdr>
        </w:div>
        <w:div w:id="1014694170">
          <w:marLeft w:val="0"/>
          <w:marRight w:val="0"/>
          <w:marTop w:val="0"/>
          <w:marBottom w:val="0"/>
          <w:divBdr>
            <w:top w:val="none" w:sz="0" w:space="0" w:color="auto"/>
            <w:left w:val="none" w:sz="0" w:space="0" w:color="auto"/>
            <w:bottom w:val="none" w:sz="0" w:space="0" w:color="auto"/>
            <w:right w:val="none" w:sz="0" w:space="0" w:color="auto"/>
          </w:divBdr>
        </w:div>
        <w:div w:id="1320157710">
          <w:marLeft w:val="0"/>
          <w:marRight w:val="0"/>
          <w:marTop w:val="0"/>
          <w:marBottom w:val="0"/>
          <w:divBdr>
            <w:top w:val="none" w:sz="0" w:space="0" w:color="auto"/>
            <w:left w:val="none" w:sz="0" w:space="0" w:color="auto"/>
            <w:bottom w:val="none" w:sz="0" w:space="0" w:color="auto"/>
            <w:right w:val="none" w:sz="0" w:space="0" w:color="auto"/>
          </w:divBdr>
        </w:div>
        <w:div w:id="1383484058">
          <w:marLeft w:val="0"/>
          <w:marRight w:val="0"/>
          <w:marTop w:val="0"/>
          <w:marBottom w:val="0"/>
          <w:divBdr>
            <w:top w:val="none" w:sz="0" w:space="0" w:color="auto"/>
            <w:left w:val="none" w:sz="0" w:space="0" w:color="auto"/>
            <w:bottom w:val="none" w:sz="0" w:space="0" w:color="auto"/>
            <w:right w:val="none" w:sz="0" w:space="0" w:color="auto"/>
          </w:divBdr>
        </w:div>
        <w:div w:id="336268789">
          <w:marLeft w:val="0"/>
          <w:marRight w:val="0"/>
          <w:marTop w:val="0"/>
          <w:marBottom w:val="0"/>
          <w:divBdr>
            <w:top w:val="none" w:sz="0" w:space="0" w:color="auto"/>
            <w:left w:val="none" w:sz="0" w:space="0" w:color="auto"/>
            <w:bottom w:val="none" w:sz="0" w:space="0" w:color="auto"/>
            <w:right w:val="none" w:sz="0" w:space="0" w:color="auto"/>
          </w:divBdr>
        </w:div>
        <w:div w:id="2050178244">
          <w:marLeft w:val="0"/>
          <w:marRight w:val="0"/>
          <w:marTop w:val="0"/>
          <w:marBottom w:val="0"/>
          <w:divBdr>
            <w:top w:val="none" w:sz="0" w:space="0" w:color="auto"/>
            <w:left w:val="none" w:sz="0" w:space="0" w:color="auto"/>
            <w:bottom w:val="none" w:sz="0" w:space="0" w:color="auto"/>
            <w:right w:val="none" w:sz="0" w:space="0" w:color="auto"/>
          </w:divBdr>
        </w:div>
        <w:div w:id="994992334">
          <w:marLeft w:val="0"/>
          <w:marRight w:val="0"/>
          <w:marTop w:val="0"/>
          <w:marBottom w:val="0"/>
          <w:divBdr>
            <w:top w:val="none" w:sz="0" w:space="0" w:color="auto"/>
            <w:left w:val="none" w:sz="0" w:space="0" w:color="auto"/>
            <w:bottom w:val="none" w:sz="0" w:space="0" w:color="auto"/>
            <w:right w:val="none" w:sz="0" w:space="0" w:color="auto"/>
          </w:divBdr>
        </w:div>
        <w:div w:id="1411004332">
          <w:marLeft w:val="0"/>
          <w:marRight w:val="0"/>
          <w:marTop w:val="0"/>
          <w:marBottom w:val="0"/>
          <w:divBdr>
            <w:top w:val="none" w:sz="0" w:space="0" w:color="auto"/>
            <w:left w:val="none" w:sz="0" w:space="0" w:color="auto"/>
            <w:bottom w:val="none" w:sz="0" w:space="0" w:color="auto"/>
            <w:right w:val="none" w:sz="0" w:space="0" w:color="auto"/>
          </w:divBdr>
        </w:div>
        <w:div w:id="1719430918">
          <w:marLeft w:val="0"/>
          <w:marRight w:val="0"/>
          <w:marTop w:val="0"/>
          <w:marBottom w:val="0"/>
          <w:divBdr>
            <w:top w:val="none" w:sz="0" w:space="0" w:color="auto"/>
            <w:left w:val="none" w:sz="0" w:space="0" w:color="auto"/>
            <w:bottom w:val="none" w:sz="0" w:space="0" w:color="auto"/>
            <w:right w:val="none" w:sz="0" w:space="0" w:color="auto"/>
          </w:divBdr>
        </w:div>
        <w:div w:id="1928922617">
          <w:marLeft w:val="0"/>
          <w:marRight w:val="0"/>
          <w:marTop w:val="0"/>
          <w:marBottom w:val="0"/>
          <w:divBdr>
            <w:top w:val="none" w:sz="0" w:space="0" w:color="auto"/>
            <w:left w:val="none" w:sz="0" w:space="0" w:color="auto"/>
            <w:bottom w:val="none" w:sz="0" w:space="0" w:color="auto"/>
            <w:right w:val="none" w:sz="0" w:space="0" w:color="auto"/>
          </w:divBdr>
        </w:div>
        <w:div w:id="435711248">
          <w:marLeft w:val="0"/>
          <w:marRight w:val="0"/>
          <w:marTop w:val="0"/>
          <w:marBottom w:val="0"/>
          <w:divBdr>
            <w:top w:val="none" w:sz="0" w:space="0" w:color="auto"/>
            <w:left w:val="none" w:sz="0" w:space="0" w:color="auto"/>
            <w:bottom w:val="none" w:sz="0" w:space="0" w:color="auto"/>
            <w:right w:val="none" w:sz="0" w:space="0" w:color="auto"/>
          </w:divBdr>
        </w:div>
        <w:div w:id="602691501">
          <w:marLeft w:val="0"/>
          <w:marRight w:val="0"/>
          <w:marTop w:val="0"/>
          <w:marBottom w:val="0"/>
          <w:divBdr>
            <w:top w:val="none" w:sz="0" w:space="0" w:color="auto"/>
            <w:left w:val="none" w:sz="0" w:space="0" w:color="auto"/>
            <w:bottom w:val="none" w:sz="0" w:space="0" w:color="auto"/>
            <w:right w:val="none" w:sz="0" w:space="0" w:color="auto"/>
          </w:divBdr>
        </w:div>
        <w:div w:id="830365833">
          <w:marLeft w:val="0"/>
          <w:marRight w:val="0"/>
          <w:marTop w:val="0"/>
          <w:marBottom w:val="0"/>
          <w:divBdr>
            <w:top w:val="none" w:sz="0" w:space="0" w:color="auto"/>
            <w:left w:val="none" w:sz="0" w:space="0" w:color="auto"/>
            <w:bottom w:val="none" w:sz="0" w:space="0" w:color="auto"/>
            <w:right w:val="none" w:sz="0" w:space="0" w:color="auto"/>
          </w:divBdr>
        </w:div>
        <w:div w:id="303194316">
          <w:marLeft w:val="0"/>
          <w:marRight w:val="0"/>
          <w:marTop w:val="0"/>
          <w:marBottom w:val="0"/>
          <w:divBdr>
            <w:top w:val="none" w:sz="0" w:space="0" w:color="auto"/>
            <w:left w:val="none" w:sz="0" w:space="0" w:color="auto"/>
            <w:bottom w:val="none" w:sz="0" w:space="0" w:color="auto"/>
            <w:right w:val="none" w:sz="0" w:space="0" w:color="auto"/>
          </w:divBdr>
        </w:div>
        <w:div w:id="84308281">
          <w:marLeft w:val="0"/>
          <w:marRight w:val="0"/>
          <w:marTop w:val="0"/>
          <w:marBottom w:val="0"/>
          <w:divBdr>
            <w:top w:val="none" w:sz="0" w:space="0" w:color="auto"/>
            <w:left w:val="none" w:sz="0" w:space="0" w:color="auto"/>
            <w:bottom w:val="none" w:sz="0" w:space="0" w:color="auto"/>
            <w:right w:val="none" w:sz="0" w:space="0" w:color="auto"/>
          </w:divBdr>
        </w:div>
        <w:div w:id="910582500">
          <w:marLeft w:val="0"/>
          <w:marRight w:val="0"/>
          <w:marTop w:val="0"/>
          <w:marBottom w:val="0"/>
          <w:divBdr>
            <w:top w:val="none" w:sz="0" w:space="0" w:color="auto"/>
            <w:left w:val="none" w:sz="0" w:space="0" w:color="auto"/>
            <w:bottom w:val="none" w:sz="0" w:space="0" w:color="auto"/>
            <w:right w:val="none" w:sz="0" w:space="0" w:color="auto"/>
          </w:divBdr>
        </w:div>
        <w:div w:id="1990818888">
          <w:marLeft w:val="0"/>
          <w:marRight w:val="0"/>
          <w:marTop w:val="0"/>
          <w:marBottom w:val="0"/>
          <w:divBdr>
            <w:top w:val="none" w:sz="0" w:space="0" w:color="auto"/>
            <w:left w:val="none" w:sz="0" w:space="0" w:color="auto"/>
            <w:bottom w:val="none" w:sz="0" w:space="0" w:color="auto"/>
            <w:right w:val="none" w:sz="0" w:space="0" w:color="auto"/>
          </w:divBdr>
        </w:div>
        <w:div w:id="125703212">
          <w:marLeft w:val="0"/>
          <w:marRight w:val="0"/>
          <w:marTop w:val="0"/>
          <w:marBottom w:val="0"/>
          <w:divBdr>
            <w:top w:val="none" w:sz="0" w:space="0" w:color="auto"/>
            <w:left w:val="none" w:sz="0" w:space="0" w:color="auto"/>
            <w:bottom w:val="none" w:sz="0" w:space="0" w:color="auto"/>
            <w:right w:val="none" w:sz="0" w:space="0" w:color="auto"/>
          </w:divBdr>
        </w:div>
        <w:div w:id="1999839318">
          <w:marLeft w:val="0"/>
          <w:marRight w:val="0"/>
          <w:marTop w:val="0"/>
          <w:marBottom w:val="0"/>
          <w:divBdr>
            <w:top w:val="none" w:sz="0" w:space="0" w:color="auto"/>
            <w:left w:val="none" w:sz="0" w:space="0" w:color="auto"/>
            <w:bottom w:val="none" w:sz="0" w:space="0" w:color="auto"/>
            <w:right w:val="none" w:sz="0" w:space="0" w:color="auto"/>
          </w:divBdr>
        </w:div>
        <w:div w:id="56052039">
          <w:marLeft w:val="0"/>
          <w:marRight w:val="0"/>
          <w:marTop w:val="0"/>
          <w:marBottom w:val="0"/>
          <w:divBdr>
            <w:top w:val="none" w:sz="0" w:space="0" w:color="auto"/>
            <w:left w:val="none" w:sz="0" w:space="0" w:color="auto"/>
            <w:bottom w:val="none" w:sz="0" w:space="0" w:color="auto"/>
            <w:right w:val="none" w:sz="0" w:space="0" w:color="auto"/>
          </w:divBdr>
        </w:div>
        <w:div w:id="1053046463">
          <w:marLeft w:val="0"/>
          <w:marRight w:val="0"/>
          <w:marTop w:val="0"/>
          <w:marBottom w:val="0"/>
          <w:divBdr>
            <w:top w:val="none" w:sz="0" w:space="0" w:color="auto"/>
            <w:left w:val="none" w:sz="0" w:space="0" w:color="auto"/>
            <w:bottom w:val="none" w:sz="0" w:space="0" w:color="auto"/>
            <w:right w:val="none" w:sz="0" w:space="0" w:color="auto"/>
          </w:divBdr>
        </w:div>
        <w:div w:id="1615675018">
          <w:marLeft w:val="0"/>
          <w:marRight w:val="0"/>
          <w:marTop w:val="0"/>
          <w:marBottom w:val="0"/>
          <w:divBdr>
            <w:top w:val="none" w:sz="0" w:space="0" w:color="auto"/>
            <w:left w:val="none" w:sz="0" w:space="0" w:color="auto"/>
            <w:bottom w:val="none" w:sz="0" w:space="0" w:color="auto"/>
            <w:right w:val="none" w:sz="0" w:space="0" w:color="auto"/>
          </w:divBdr>
        </w:div>
        <w:div w:id="1068847796">
          <w:marLeft w:val="0"/>
          <w:marRight w:val="0"/>
          <w:marTop w:val="0"/>
          <w:marBottom w:val="0"/>
          <w:divBdr>
            <w:top w:val="none" w:sz="0" w:space="0" w:color="auto"/>
            <w:left w:val="none" w:sz="0" w:space="0" w:color="auto"/>
            <w:bottom w:val="none" w:sz="0" w:space="0" w:color="auto"/>
            <w:right w:val="none" w:sz="0" w:space="0" w:color="auto"/>
          </w:divBdr>
        </w:div>
        <w:div w:id="1826622292">
          <w:marLeft w:val="0"/>
          <w:marRight w:val="0"/>
          <w:marTop w:val="0"/>
          <w:marBottom w:val="0"/>
          <w:divBdr>
            <w:top w:val="none" w:sz="0" w:space="0" w:color="auto"/>
            <w:left w:val="none" w:sz="0" w:space="0" w:color="auto"/>
            <w:bottom w:val="none" w:sz="0" w:space="0" w:color="auto"/>
            <w:right w:val="none" w:sz="0" w:space="0" w:color="auto"/>
          </w:divBdr>
        </w:div>
        <w:div w:id="808283978">
          <w:marLeft w:val="0"/>
          <w:marRight w:val="0"/>
          <w:marTop w:val="0"/>
          <w:marBottom w:val="0"/>
          <w:divBdr>
            <w:top w:val="none" w:sz="0" w:space="0" w:color="auto"/>
            <w:left w:val="none" w:sz="0" w:space="0" w:color="auto"/>
            <w:bottom w:val="none" w:sz="0" w:space="0" w:color="auto"/>
            <w:right w:val="none" w:sz="0" w:space="0" w:color="auto"/>
          </w:divBdr>
        </w:div>
        <w:div w:id="409497800">
          <w:marLeft w:val="0"/>
          <w:marRight w:val="0"/>
          <w:marTop w:val="0"/>
          <w:marBottom w:val="0"/>
          <w:divBdr>
            <w:top w:val="none" w:sz="0" w:space="0" w:color="auto"/>
            <w:left w:val="none" w:sz="0" w:space="0" w:color="auto"/>
            <w:bottom w:val="none" w:sz="0" w:space="0" w:color="auto"/>
            <w:right w:val="none" w:sz="0" w:space="0" w:color="auto"/>
          </w:divBdr>
        </w:div>
        <w:div w:id="1083717985">
          <w:marLeft w:val="0"/>
          <w:marRight w:val="0"/>
          <w:marTop w:val="0"/>
          <w:marBottom w:val="0"/>
          <w:divBdr>
            <w:top w:val="none" w:sz="0" w:space="0" w:color="auto"/>
            <w:left w:val="none" w:sz="0" w:space="0" w:color="auto"/>
            <w:bottom w:val="none" w:sz="0" w:space="0" w:color="auto"/>
            <w:right w:val="none" w:sz="0" w:space="0" w:color="auto"/>
          </w:divBdr>
        </w:div>
        <w:div w:id="1540706139">
          <w:marLeft w:val="0"/>
          <w:marRight w:val="0"/>
          <w:marTop w:val="0"/>
          <w:marBottom w:val="0"/>
          <w:divBdr>
            <w:top w:val="none" w:sz="0" w:space="0" w:color="auto"/>
            <w:left w:val="none" w:sz="0" w:space="0" w:color="auto"/>
            <w:bottom w:val="none" w:sz="0" w:space="0" w:color="auto"/>
            <w:right w:val="none" w:sz="0" w:space="0" w:color="auto"/>
          </w:divBdr>
        </w:div>
        <w:div w:id="1903252241">
          <w:marLeft w:val="0"/>
          <w:marRight w:val="0"/>
          <w:marTop w:val="0"/>
          <w:marBottom w:val="0"/>
          <w:divBdr>
            <w:top w:val="none" w:sz="0" w:space="0" w:color="auto"/>
            <w:left w:val="none" w:sz="0" w:space="0" w:color="auto"/>
            <w:bottom w:val="none" w:sz="0" w:space="0" w:color="auto"/>
            <w:right w:val="none" w:sz="0" w:space="0" w:color="auto"/>
          </w:divBdr>
        </w:div>
        <w:div w:id="1685862445">
          <w:marLeft w:val="0"/>
          <w:marRight w:val="0"/>
          <w:marTop w:val="0"/>
          <w:marBottom w:val="0"/>
          <w:divBdr>
            <w:top w:val="none" w:sz="0" w:space="0" w:color="auto"/>
            <w:left w:val="none" w:sz="0" w:space="0" w:color="auto"/>
            <w:bottom w:val="none" w:sz="0" w:space="0" w:color="auto"/>
            <w:right w:val="none" w:sz="0" w:space="0" w:color="auto"/>
          </w:divBdr>
        </w:div>
        <w:div w:id="538206847">
          <w:marLeft w:val="0"/>
          <w:marRight w:val="0"/>
          <w:marTop w:val="0"/>
          <w:marBottom w:val="0"/>
          <w:divBdr>
            <w:top w:val="none" w:sz="0" w:space="0" w:color="auto"/>
            <w:left w:val="none" w:sz="0" w:space="0" w:color="auto"/>
            <w:bottom w:val="none" w:sz="0" w:space="0" w:color="auto"/>
            <w:right w:val="none" w:sz="0" w:space="0" w:color="auto"/>
          </w:divBdr>
        </w:div>
      </w:divsChild>
    </w:div>
    <w:div w:id="1482040372">
      <w:bodyDiv w:val="1"/>
      <w:marLeft w:val="0"/>
      <w:marRight w:val="0"/>
      <w:marTop w:val="0"/>
      <w:marBottom w:val="0"/>
      <w:divBdr>
        <w:top w:val="none" w:sz="0" w:space="0" w:color="auto"/>
        <w:left w:val="none" w:sz="0" w:space="0" w:color="auto"/>
        <w:bottom w:val="none" w:sz="0" w:space="0" w:color="auto"/>
        <w:right w:val="none" w:sz="0" w:space="0" w:color="auto"/>
      </w:divBdr>
    </w:div>
    <w:div w:id="1639604596">
      <w:bodyDiv w:val="1"/>
      <w:marLeft w:val="0"/>
      <w:marRight w:val="0"/>
      <w:marTop w:val="0"/>
      <w:marBottom w:val="0"/>
      <w:divBdr>
        <w:top w:val="none" w:sz="0" w:space="0" w:color="auto"/>
        <w:left w:val="none" w:sz="0" w:space="0" w:color="auto"/>
        <w:bottom w:val="none" w:sz="0" w:space="0" w:color="auto"/>
        <w:right w:val="none" w:sz="0" w:space="0" w:color="auto"/>
      </w:divBdr>
    </w:div>
    <w:div w:id="1652707017">
      <w:bodyDiv w:val="1"/>
      <w:marLeft w:val="0"/>
      <w:marRight w:val="0"/>
      <w:marTop w:val="0"/>
      <w:marBottom w:val="0"/>
      <w:divBdr>
        <w:top w:val="none" w:sz="0" w:space="0" w:color="auto"/>
        <w:left w:val="none" w:sz="0" w:space="0" w:color="auto"/>
        <w:bottom w:val="none" w:sz="0" w:space="0" w:color="auto"/>
        <w:right w:val="none" w:sz="0" w:space="0" w:color="auto"/>
      </w:divBdr>
    </w:div>
    <w:div w:id="1728138858">
      <w:bodyDiv w:val="1"/>
      <w:marLeft w:val="0"/>
      <w:marRight w:val="0"/>
      <w:marTop w:val="0"/>
      <w:marBottom w:val="0"/>
      <w:divBdr>
        <w:top w:val="none" w:sz="0" w:space="0" w:color="auto"/>
        <w:left w:val="none" w:sz="0" w:space="0" w:color="auto"/>
        <w:bottom w:val="none" w:sz="0" w:space="0" w:color="auto"/>
        <w:right w:val="none" w:sz="0" w:space="0" w:color="auto"/>
      </w:divBdr>
    </w:div>
    <w:div w:id="1740665244">
      <w:bodyDiv w:val="1"/>
      <w:marLeft w:val="0"/>
      <w:marRight w:val="0"/>
      <w:marTop w:val="0"/>
      <w:marBottom w:val="0"/>
      <w:divBdr>
        <w:top w:val="none" w:sz="0" w:space="0" w:color="auto"/>
        <w:left w:val="none" w:sz="0" w:space="0" w:color="auto"/>
        <w:bottom w:val="none" w:sz="0" w:space="0" w:color="auto"/>
        <w:right w:val="none" w:sz="0" w:space="0" w:color="auto"/>
      </w:divBdr>
    </w:div>
    <w:div w:id="1745909131">
      <w:bodyDiv w:val="1"/>
      <w:marLeft w:val="0"/>
      <w:marRight w:val="0"/>
      <w:marTop w:val="0"/>
      <w:marBottom w:val="0"/>
      <w:divBdr>
        <w:top w:val="none" w:sz="0" w:space="0" w:color="auto"/>
        <w:left w:val="none" w:sz="0" w:space="0" w:color="auto"/>
        <w:bottom w:val="none" w:sz="0" w:space="0" w:color="auto"/>
        <w:right w:val="none" w:sz="0" w:space="0" w:color="auto"/>
      </w:divBdr>
    </w:div>
    <w:div w:id="1878852282">
      <w:bodyDiv w:val="1"/>
      <w:marLeft w:val="0"/>
      <w:marRight w:val="0"/>
      <w:marTop w:val="0"/>
      <w:marBottom w:val="0"/>
      <w:divBdr>
        <w:top w:val="none" w:sz="0" w:space="0" w:color="auto"/>
        <w:left w:val="none" w:sz="0" w:space="0" w:color="auto"/>
        <w:bottom w:val="none" w:sz="0" w:space="0" w:color="auto"/>
        <w:right w:val="none" w:sz="0" w:space="0" w:color="auto"/>
      </w:divBdr>
    </w:div>
    <w:div w:id="2018074953">
      <w:bodyDiv w:val="1"/>
      <w:marLeft w:val="0"/>
      <w:marRight w:val="0"/>
      <w:marTop w:val="0"/>
      <w:marBottom w:val="0"/>
      <w:divBdr>
        <w:top w:val="none" w:sz="0" w:space="0" w:color="auto"/>
        <w:left w:val="none" w:sz="0" w:space="0" w:color="auto"/>
        <w:bottom w:val="none" w:sz="0" w:space="0" w:color="auto"/>
        <w:right w:val="none" w:sz="0" w:space="0" w:color="auto"/>
      </w:divBdr>
    </w:div>
    <w:div w:id="2019499643">
      <w:bodyDiv w:val="1"/>
      <w:marLeft w:val="0"/>
      <w:marRight w:val="0"/>
      <w:marTop w:val="0"/>
      <w:marBottom w:val="0"/>
      <w:divBdr>
        <w:top w:val="none" w:sz="0" w:space="0" w:color="auto"/>
        <w:left w:val="none" w:sz="0" w:space="0" w:color="auto"/>
        <w:bottom w:val="none" w:sz="0" w:space="0" w:color="auto"/>
        <w:right w:val="none" w:sz="0" w:space="0" w:color="auto"/>
      </w:divBdr>
    </w:div>
    <w:div w:id="2053191615">
      <w:bodyDiv w:val="1"/>
      <w:marLeft w:val="0"/>
      <w:marRight w:val="0"/>
      <w:marTop w:val="0"/>
      <w:marBottom w:val="0"/>
      <w:divBdr>
        <w:top w:val="none" w:sz="0" w:space="0" w:color="auto"/>
        <w:left w:val="none" w:sz="0" w:space="0" w:color="auto"/>
        <w:bottom w:val="none" w:sz="0" w:space="0" w:color="auto"/>
        <w:right w:val="none" w:sz="0" w:space="0" w:color="auto"/>
      </w:divBdr>
    </w:div>
    <w:div w:id="209355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e.rogers@ecu.edu.au" TargetMode="External"/><Relationship Id="rId13" Type="http://schemas.openxmlformats.org/officeDocument/2006/relationships/hyperlink" Target="https://doi.org/10.1016/j.socscimed.2026.119081" TargetMode="External"/><Relationship Id="rId18" Type="http://schemas.openxmlformats.org/officeDocument/2006/relationships/hyperlink" Target="https://doi.org/10.3390/bs15050643" TargetMode="External"/><Relationship Id="rId26" Type="http://schemas.openxmlformats.org/officeDocument/2006/relationships/hyperlink" Target="https://www.zerotothree.org/resource/journal/holding-from-afar-the-protective-effect-of-virtual-reflective-supervision-consultation-v-rsc-during-the-pandemic/" TargetMode="External"/><Relationship Id="rId3" Type="http://schemas.openxmlformats.org/officeDocument/2006/relationships/styles" Target="styles.xml"/><Relationship Id="rId21" Type="http://schemas.openxmlformats.org/officeDocument/2006/relationships/hyperlink" Target="https://doi.org/10.1016/j.ijlp.2016.05.012" TargetMode="External"/><Relationship Id="rId7" Type="http://schemas.openxmlformats.org/officeDocument/2006/relationships/endnotes" Target="endnotes.xml"/><Relationship Id="rId12" Type="http://schemas.openxmlformats.org/officeDocument/2006/relationships/hyperlink" Target="https://doi.org/10.1016/j.bodyim.2023.07.004" TargetMode="External"/><Relationship Id="rId17" Type="http://schemas.openxmlformats.org/officeDocument/2006/relationships/hyperlink" Target="https://doi.org/10.3390/ijerph23040423" TargetMode="External"/><Relationship Id="rId25" Type="http://schemas.openxmlformats.org/officeDocument/2006/relationships/hyperlink" Target="https://doi.org/10.3389/fspor.2021.589617" TargetMode="External"/><Relationship Id="rId2" Type="http://schemas.openxmlformats.org/officeDocument/2006/relationships/numbering" Target="numbering.xml"/><Relationship Id="rId16" Type="http://schemas.openxmlformats.org/officeDocument/2006/relationships/hyperlink" Target="https://doi.org/10.31234/osf.io/p4j7t" TargetMode="External"/><Relationship Id="rId20" Type="http://schemas.openxmlformats.org/officeDocument/2006/relationships/hyperlink" Target="https://doi.org/10.1177/009862832098323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odyim.2024.101778" TargetMode="External"/><Relationship Id="rId24" Type="http://schemas.openxmlformats.org/officeDocument/2006/relationships/hyperlink" Target="https://doi.org/10.53850/joltida.1803803" TargetMode="External"/><Relationship Id="rId5" Type="http://schemas.openxmlformats.org/officeDocument/2006/relationships/webSettings" Target="webSettings.xml"/><Relationship Id="rId15" Type="http://schemas.openxmlformats.org/officeDocument/2006/relationships/hyperlink" Target="https://doi.org/10.1007/s13384-016-0203-x" TargetMode="External"/><Relationship Id="rId23" Type="http://schemas.openxmlformats.org/officeDocument/2006/relationships/hyperlink" Target="https://doi.org/10.1016/j.ijlp.2020.101631" TargetMode="External"/><Relationship Id="rId28" Type="http://schemas.openxmlformats.org/officeDocument/2006/relationships/footer" Target="footer2.xml"/><Relationship Id="rId10" Type="http://schemas.openxmlformats.org/officeDocument/2006/relationships/hyperlink" Target="https://doi.org/10.33151/ajp.18.943" TargetMode="External"/><Relationship Id="rId19" Type="http://schemas.openxmlformats.org/officeDocument/2006/relationships/hyperlink" Target="https://doi.org/10.7717/peerj.11767" TargetMode="External"/><Relationship Id="rId4" Type="http://schemas.openxmlformats.org/officeDocument/2006/relationships/settings" Target="settings.xml"/><Relationship Id="rId9" Type="http://schemas.openxmlformats.org/officeDocument/2006/relationships/hyperlink" Target="https://doi.org/10.3389/fspor.2021.624267" TargetMode="External"/><Relationship Id="rId14" Type="http://schemas.openxmlformats.org/officeDocument/2006/relationships/hyperlink" Target="https://doi.org/10.1080/03069400.2021.1949183" TargetMode="External"/><Relationship Id="rId22" Type="http://schemas.openxmlformats.org/officeDocument/2006/relationships/hyperlink" Target="https://doi.org/10.1016/j.ijlp.2018.06.002"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28FBD-AAAA-4A6B-9748-75209575B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2</Pages>
  <Words>11133</Words>
  <Characters>66245</Characters>
  <Application>Microsoft Office Word</Application>
  <DocSecurity>0</DocSecurity>
  <Lines>1440</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Rogers</dc:creator>
  <cp:keywords/>
  <dc:description/>
  <cp:lastModifiedBy>Shane ROGERS</cp:lastModifiedBy>
  <cp:revision>26</cp:revision>
  <dcterms:created xsi:type="dcterms:W3CDTF">2025-05-13T04:19:00Z</dcterms:created>
  <dcterms:modified xsi:type="dcterms:W3CDTF">2026-06-12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0979964,33d08880,584a5a6</vt:lpwstr>
  </property>
  <property fmtid="{D5CDD505-2E9C-101B-9397-08002B2CF9AE}" pid="3" name="ClassificationContentMarkingFooterFontProps">
    <vt:lpwstr>#000000,12,Aptos</vt:lpwstr>
  </property>
  <property fmtid="{D5CDD505-2E9C-101B-9397-08002B2CF9AE}" pid="4" name="ClassificationContentMarkingFooterText">
    <vt:lpwstr>ECU Internal Information</vt:lpwstr>
  </property>
  <property fmtid="{D5CDD505-2E9C-101B-9397-08002B2CF9AE}" pid="5" name="MSIP_Label_03081eab-cc3f-49a2-9582-7dfc12a01625_Enabled">
    <vt:lpwstr>true</vt:lpwstr>
  </property>
  <property fmtid="{D5CDD505-2E9C-101B-9397-08002B2CF9AE}" pid="6" name="MSIP_Label_03081eab-cc3f-49a2-9582-7dfc12a01625_SetDate">
    <vt:lpwstr>2026-04-12T22:41:32Z</vt:lpwstr>
  </property>
  <property fmtid="{D5CDD505-2E9C-101B-9397-08002B2CF9AE}" pid="7" name="MSIP_Label_03081eab-cc3f-49a2-9582-7dfc12a01625_Method">
    <vt:lpwstr>Standard</vt:lpwstr>
  </property>
  <property fmtid="{D5CDD505-2E9C-101B-9397-08002B2CF9AE}" pid="8" name="MSIP_Label_03081eab-cc3f-49a2-9582-7dfc12a01625_Name">
    <vt:lpwstr>Internal</vt:lpwstr>
  </property>
  <property fmtid="{D5CDD505-2E9C-101B-9397-08002B2CF9AE}" pid="9" name="MSIP_Label_03081eab-cc3f-49a2-9582-7dfc12a01625_SiteId">
    <vt:lpwstr>9bcb323d-7fa3-45e7-a36f-6d9cfdbcc272</vt:lpwstr>
  </property>
  <property fmtid="{D5CDD505-2E9C-101B-9397-08002B2CF9AE}" pid="10" name="MSIP_Label_03081eab-cc3f-49a2-9582-7dfc12a01625_ActionId">
    <vt:lpwstr>9babc95c-a6b5-4f50-a179-4098ef87839b</vt:lpwstr>
  </property>
  <property fmtid="{D5CDD505-2E9C-101B-9397-08002B2CF9AE}" pid="11" name="MSIP_Label_03081eab-cc3f-49a2-9582-7dfc12a01625_ContentBits">
    <vt:lpwstr>2</vt:lpwstr>
  </property>
  <property fmtid="{D5CDD505-2E9C-101B-9397-08002B2CF9AE}" pid="12" name="MSIP_Label_03081eab-cc3f-49a2-9582-7dfc12a01625_Tag">
    <vt:lpwstr>10, 3, 0, 1</vt:lpwstr>
  </property>
</Properties>
</file>